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A489F2" w14:textId="77777777" w:rsidR="001548FB" w:rsidRPr="00BB1168" w:rsidRDefault="001548FB" w:rsidP="001548FB">
      <w:pPr>
        <w:rPr>
          <w:rFonts w:ascii="Arial" w:hAnsi="Arial"/>
          <w:b/>
          <w:sz w:val="32"/>
          <w:szCs w:val="32"/>
        </w:rPr>
      </w:pPr>
      <w:r w:rsidRPr="00BB1168">
        <w:rPr>
          <w:rFonts w:ascii="Arial" w:hAnsi="Arial"/>
          <w:b/>
          <w:sz w:val="32"/>
          <w:szCs w:val="32"/>
        </w:rPr>
        <w:t>Centrifuge: rapid and sensitive classification of metagenomic sequences</w:t>
      </w:r>
    </w:p>
    <w:p w14:paraId="084CC3D0" w14:textId="77777777" w:rsidR="001548FB" w:rsidRPr="005278B0" w:rsidRDefault="001548FB" w:rsidP="001548FB">
      <w:pPr>
        <w:rPr>
          <w:rFonts w:eastAsia="Malgun Gothic"/>
          <w:lang w:eastAsia="ko-KR"/>
        </w:rPr>
      </w:pPr>
    </w:p>
    <w:p w14:paraId="7A97B0E9" w14:textId="77777777" w:rsidR="007F3906" w:rsidRDefault="001548FB" w:rsidP="007F3906">
      <w:pPr>
        <w:rPr>
          <w:rFonts w:ascii="Times New Roman" w:hAnsi="Times New Roman"/>
          <w:b/>
        </w:rPr>
      </w:pPr>
      <w:r w:rsidRPr="00BB1168">
        <w:rPr>
          <w:rFonts w:ascii="Times New Roman" w:hAnsi="Times New Roman"/>
          <w:b/>
        </w:rPr>
        <w:t xml:space="preserve">Daehwan Kim, Li Song, </w:t>
      </w:r>
      <w:r w:rsidRPr="00BB1168">
        <w:rPr>
          <w:rFonts w:ascii="Times New Roman" w:hAnsi="Times New Roman"/>
          <w:b/>
          <w:bCs/>
        </w:rPr>
        <w:t xml:space="preserve">Florian P. Breitwieser, </w:t>
      </w:r>
      <w:r w:rsidRPr="00BB1168">
        <w:rPr>
          <w:rFonts w:ascii="Times New Roman" w:hAnsi="Times New Roman"/>
          <w:b/>
        </w:rPr>
        <w:t>and Steven L. Salzberg</w:t>
      </w:r>
    </w:p>
    <w:p w14:paraId="229A73C7" w14:textId="77777777" w:rsidR="007F3906" w:rsidRDefault="007F3906" w:rsidP="007F3906">
      <w:pPr>
        <w:rPr>
          <w:rFonts w:ascii="Times New Roman" w:hAnsi="Times New Roman"/>
          <w:b/>
        </w:rPr>
      </w:pPr>
    </w:p>
    <w:p w14:paraId="78C912B0" w14:textId="48CDD001" w:rsidR="001548FB" w:rsidRPr="007F3906" w:rsidRDefault="00D863E6" w:rsidP="007F3906">
      <w:pPr>
        <w:rPr>
          <w:rFonts w:ascii="Times New Roman" w:hAnsi="Times New Roman"/>
          <w:b/>
        </w:rPr>
      </w:pPr>
      <w:r>
        <w:rPr>
          <w:rFonts w:ascii="Times New Roman" w:hAnsi="Times New Roman" w:cs="Times New Roman"/>
          <w:i/>
          <w:sz w:val="28"/>
          <w:szCs w:val="28"/>
        </w:rPr>
        <w:t>Supplemental</w:t>
      </w:r>
      <w:r w:rsidR="001548FB">
        <w:rPr>
          <w:rFonts w:ascii="Times New Roman" w:hAnsi="Times New Roman" w:cs="Times New Roman"/>
          <w:i/>
          <w:sz w:val="28"/>
          <w:szCs w:val="28"/>
        </w:rPr>
        <w:t xml:space="preserve"> </w:t>
      </w:r>
      <w:r w:rsidR="007F3906">
        <w:rPr>
          <w:rFonts w:ascii="Times New Roman" w:hAnsi="Times New Roman" w:cs="Times New Roman"/>
          <w:i/>
          <w:sz w:val="28"/>
          <w:szCs w:val="28"/>
        </w:rPr>
        <w:t>Methods</w:t>
      </w:r>
    </w:p>
    <w:p w14:paraId="54DEE318" w14:textId="77777777" w:rsidR="001548FB" w:rsidRDefault="001548FB" w:rsidP="001548FB">
      <w:pPr>
        <w:rPr>
          <w:rFonts w:ascii="Times New Roman" w:hAnsi="Times New Roman" w:cs="Times New Roman"/>
        </w:rPr>
      </w:pPr>
    </w:p>
    <w:p w14:paraId="05BB04FC" w14:textId="77777777" w:rsidR="001548FB" w:rsidRPr="00A4798D" w:rsidRDefault="001548FB" w:rsidP="001548FB">
      <w:pPr>
        <w:rPr>
          <w:rFonts w:ascii="Times New Roman" w:hAnsi="Times New Roman" w:cs="Times New Roman"/>
          <w:i/>
        </w:rPr>
      </w:pPr>
      <w:r w:rsidRPr="00A4798D">
        <w:rPr>
          <w:rFonts w:ascii="Times New Roman" w:hAnsi="Times New Roman" w:cs="Times New Roman"/>
          <w:i/>
        </w:rPr>
        <w:t>Optimization of FM-index to address the classification problem</w:t>
      </w:r>
    </w:p>
    <w:p w14:paraId="72BAF549" w14:textId="52F248A8" w:rsidR="001548FB" w:rsidRPr="00F9422B" w:rsidRDefault="001548FB" w:rsidP="001548FB">
      <w:pPr>
        <w:rPr>
          <w:rFonts w:ascii="Times New Roman" w:hAnsi="Times New Roman" w:cs="Times New Roman"/>
        </w:rPr>
      </w:pPr>
      <w:r w:rsidRPr="00A4798D">
        <w:rPr>
          <w:rFonts w:ascii="Times New Roman" w:hAnsi="Times New Roman" w:cs="Times New Roman"/>
        </w:rPr>
        <w:t>In contrast to alignment where mapped locations are reported (e.g. the 26,987,299</w:t>
      </w:r>
      <w:r w:rsidRPr="00A4798D">
        <w:rPr>
          <w:rFonts w:ascii="Times New Roman" w:hAnsi="Times New Roman" w:cs="Times New Roman"/>
          <w:vertAlign w:val="superscript"/>
        </w:rPr>
        <w:t>th</w:t>
      </w:r>
      <w:r w:rsidRPr="00A4798D">
        <w:rPr>
          <w:rFonts w:ascii="Times New Roman" w:hAnsi="Times New Roman" w:cs="Times New Roman"/>
        </w:rPr>
        <w:t xml:space="preserve"> base on</w:t>
      </w:r>
      <w:r w:rsidR="00521257">
        <w:rPr>
          <w:rFonts w:ascii="Times New Roman" w:hAnsi="Times New Roman" w:cs="Times New Roman"/>
        </w:rPr>
        <w:t xml:space="preserve"> chromosome 14), classifiers need only</w:t>
      </w:r>
      <w:r w:rsidRPr="00A4798D">
        <w:rPr>
          <w:rFonts w:ascii="Times New Roman" w:hAnsi="Times New Roman" w:cs="Times New Roman"/>
        </w:rPr>
        <w:t xml:space="preserve"> </w:t>
      </w:r>
      <w:r w:rsidR="00521257">
        <w:rPr>
          <w:rFonts w:ascii="Times New Roman" w:hAnsi="Times New Roman" w:cs="Times New Roman"/>
        </w:rPr>
        <w:t>to label a read with a name</w:t>
      </w:r>
      <w:r w:rsidRPr="00A4798D">
        <w:rPr>
          <w:rFonts w:ascii="Times New Roman" w:hAnsi="Times New Roman" w:cs="Times New Roman"/>
        </w:rPr>
        <w:t xml:space="preserve"> at the genome level, species </w:t>
      </w:r>
      <w:r w:rsidR="00521257">
        <w:rPr>
          <w:rFonts w:ascii="Times New Roman" w:hAnsi="Times New Roman" w:cs="Times New Roman"/>
        </w:rPr>
        <w:t xml:space="preserve">level, or </w:t>
      </w:r>
      <w:r w:rsidR="00521257" w:rsidRPr="00F9422B">
        <w:rPr>
          <w:rFonts w:ascii="Times New Roman" w:hAnsi="Times New Roman" w:cs="Times New Roman"/>
        </w:rPr>
        <w:t>higher taxonomic rank</w:t>
      </w:r>
      <w:r w:rsidRPr="00F9422B">
        <w:rPr>
          <w:rFonts w:ascii="Times New Roman" w:hAnsi="Times New Roman" w:cs="Times New Roman"/>
        </w:rPr>
        <w:t>.  Instead of using 4 or 8 bytes to store an exact location, we just use two bytes to store the genome or species ID.  This decreases the index size by &gt;20%.  We also developed a parallelized version of</w:t>
      </w:r>
      <w:r w:rsidR="00521257" w:rsidRPr="00F9422B">
        <w:rPr>
          <w:rFonts w:ascii="Times New Roman" w:hAnsi="Times New Roman" w:cs="Times New Roman"/>
        </w:rPr>
        <w:t xml:space="preserve"> FM index building, which allowed</w:t>
      </w:r>
      <w:r w:rsidRPr="00F9422B">
        <w:rPr>
          <w:rFonts w:ascii="Times New Roman" w:hAnsi="Times New Roman" w:cs="Times New Roman"/>
        </w:rPr>
        <w:t xml:space="preserve"> us to build our Centrifuge index for the NCBI </w:t>
      </w:r>
      <w:r w:rsidRPr="002012A9">
        <w:rPr>
          <w:rFonts w:ascii="Times New Roman" w:hAnsi="Times New Roman" w:cs="Times New Roman"/>
          <w:i/>
        </w:rPr>
        <w:t>nt</w:t>
      </w:r>
      <w:r w:rsidRPr="00F9422B">
        <w:rPr>
          <w:rFonts w:ascii="Times New Roman" w:hAnsi="Times New Roman" w:cs="Times New Roman"/>
        </w:rPr>
        <w:t xml:space="preserve"> database in o</w:t>
      </w:r>
      <w:r w:rsidR="00A3250E" w:rsidRPr="00F9422B">
        <w:rPr>
          <w:rFonts w:ascii="Times New Roman" w:hAnsi="Times New Roman" w:cs="Times New Roman"/>
        </w:rPr>
        <w:t>nly 29 hours using 16</w:t>
      </w:r>
      <w:r w:rsidR="00521257" w:rsidRPr="00F9422B">
        <w:rPr>
          <w:rFonts w:ascii="Times New Roman" w:hAnsi="Times New Roman" w:cs="Times New Roman"/>
        </w:rPr>
        <w:t xml:space="preserve"> CPU cores</w:t>
      </w:r>
      <w:r w:rsidR="00A3250E" w:rsidRPr="00F9422B">
        <w:rPr>
          <w:rFonts w:ascii="Times New Roman" w:hAnsi="Times New Roman" w:cs="Times New Roman"/>
        </w:rPr>
        <w:t xml:space="preserve"> and 280 GB of RAM</w:t>
      </w:r>
      <w:r w:rsidR="00521257" w:rsidRPr="00F9422B">
        <w:rPr>
          <w:rFonts w:ascii="Times New Roman" w:hAnsi="Times New Roman" w:cs="Times New Roman"/>
        </w:rPr>
        <w:t>, a process that previously</w:t>
      </w:r>
      <w:r w:rsidRPr="00F9422B">
        <w:rPr>
          <w:rFonts w:ascii="Times New Roman" w:hAnsi="Times New Roman" w:cs="Times New Roman"/>
        </w:rPr>
        <w:t xml:space="preserve"> require</w:t>
      </w:r>
      <w:r w:rsidR="00521257" w:rsidRPr="00F9422B">
        <w:rPr>
          <w:rFonts w:ascii="Times New Roman" w:hAnsi="Times New Roman" w:cs="Times New Roman"/>
        </w:rPr>
        <w:t>d</w:t>
      </w:r>
      <w:r w:rsidRPr="00F9422B">
        <w:rPr>
          <w:rFonts w:ascii="Times New Roman" w:hAnsi="Times New Roman" w:cs="Times New Roman"/>
        </w:rPr>
        <w:t xml:space="preserve"> over two weeks. </w:t>
      </w:r>
    </w:p>
    <w:p w14:paraId="0960E523" w14:textId="77777777" w:rsidR="001548FB" w:rsidRPr="00FF30A6" w:rsidRDefault="001548FB" w:rsidP="001548FB">
      <w:pPr>
        <w:rPr>
          <w:rFonts w:ascii="Times New Roman" w:hAnsi="Times New Roman" w:cs="Times New Roman"/>
          <w:i/>
          <w:highlight w:val="yellow"/>
        </w:rPr>
      </w:pPr>
    </w:p>
    <w:p w14:paraId="65432DAE" w14:textId="77777777" w:rsidR="001548FB" w:rsidRPr="00346914" w:rsidRDefault="001548FB" w:rsidP="001548FB">
      <w:pPr>
        <w:rPr>
          <w:rFonts w:ascii="Times New Roman" w:hAnsi="Times New Roman" w:cs="Times New Roman"/>
        </w:rPr>
      </w:pPr>
      <w:r w:rsidRPr="00346914">
        <w:rPr>
          <w:rFonts w:ascii="Times New Roman" w:hAnsi="Times New Roman" w:cs="Times New Roman"/>
          <w:i/>
        </w:rPr>
        <w:t xml:space="preserve">Evaluation of Centrifuge using two alternative settings </w:t>
      </w:r>
    </w:p>
    <w:p w14:paraId="5D3C4E5E" w14:textId="002CA449" w:rsidR="001548FB" w:rsidRPr="00A77ACF" w:rsidRDefault="001548FB" w:rsidP="001548FB">
      <w:pPr>
        <w:rPr>
          <w:rFonts w:ascii="Times New Roman" w:hAnsi="Times New Roman" w:cs="Times New Roman"/>
        </w:rPr>
      </w:pPr>
      <w:r w:rsidRPr="00346914">
        <w:rPr>
          <w:rFonts w:ascii="Times New Roman" w:hAnsi="Times New Roman" w:cs="Times New Roman"/>
        </w:rPr>
        <w:t xml:space="preserve">Based on the same Mason simulated reads used in the main text, we also ran Centrifuge to perform additional evaluations by changing the settings, switching from compressed to uncompressed bacterial sequences, and </w:t>
      </w:r>
      <w:r w:rsidR="00521257">
        <w:rPr>
          <w:rFonts w:ascii="Times New Roman" w:hAnsi="Times New Roman" w:cs="Times New Roman"/>
        </w:rPr>
        <w:t xml:space="preserve">also </w:t>
      </w:r>
      <w:r w:rsidRPr="00346914">
        <w:rPr>
          <w:rFonts w:ascii="Times New Roman" w:hAnsi="Times New Roman" w:cs="Times New Roman"/>
        </w:rPr>
        <w:t>changing the FM index parameters to use a larger internal table as well as storing one genome ID per four bases (instead of per 16 bases), which together enables fast access in the FM index and reduces the number of operations in the FM index.  In the first case, sensitivity and precision using the uncompressed sequences remained nearly the same compared to compressed sequences; i.e., compression did not affect sensitivity.  In the second case, with an FM index 2.3 times larger than the default mode, processing speed increased by 67%, which is nearly as fast as Kraken.</w:t>
      </w:r>
    </w:p>
    <w:p w14:paraId="6D974409" w14:textId="77777777" w:rsidR="001548FB" w:rsidRDefault="001548FB" w:rsidP="001548FB">
      <w:pPr>
        <w:rPr>
          <w:rFonts w:ascii="Times New Roman" w:hAnsi="Times New Roman" w:cs="Times New Roman"/>
        </w:rPr>
      </w:pPr>
    </w:p>
    <w:p w14:paraId="25328F6B" w14:textId="13685A10" w:rsidR="00A3250E" w:rsidRPr="00F9422B" w:rsidRDefault="009B4038" w:rsidP="001548FB">
      <w:pPr>
        <w:rPr>
          <w:rFonts w:ascii="Times New Roman" w:hAnsi="Times New Roman" w:cs="Times New Roman"/>
          <w:i/>
        </w:rPr>
      </w:pPr>
      <w:r w:rsidRPr="00F9422B">
        <w:rPr>
          <w:rFonts w:ascii="Times New Roman" w:hAnsi="Times New Roman" w:cs="Times New Roman"/>
          <w:i/>
        </w:rPr>
        <w:t>Performance of Centrifuge in</w:t>
      </w:r>
      <w:r w:rsidR="00A3250E" w:rsidRPr="00F9422B">
        <w:rPr>
          <w:rFonts w:ascii="Times New Roman" w:hAnsi="Times New Roman" w:cs="Times New Roman"/>
          <w:i/>
        </w:rPr>
        <w:t xml:space="preserve"> classifying divergent genomes</w:t>
      </w:r>
    </w:p>
    <w:p w14:paraId="4C12F601" w14:textId="77777777" w:rsidR="003E4C72" w:rsidRPr="00F9422B" w:rsidRDefault="003E4C72" w:rsidP="003E4C72">
      <w:pPr>
        <w:rPr>
          <w:rFonts w:ascii="Times New Roman" w:hAnsi="Times New Roman" w:cs="Times New Roman"/>
        </w:rPr>
      </w:pPr>
      <w:r w:rsidRPr="00F9422B">
        <w:rPr>
          <w:rFonts w:ascii="Times New Roman" w:hAnsi="Times New Roman" w:cs="Times New Roman"/>
        </w:rPr>
        <w:t>To estimate how Centrifuge performs in classifying reads from genomes divergent from those in the database, we randomly chose 10% of the genomes of each genus (with at least two genomes) to form a narrower database.  We then used Centrifuge to classify simulated reads (referred to in Table 2 of the main text) from genomes not included in the smaller database.  At the genus level, while Centrifuge’s sensitivity is low, 56.3%, precision is high, 95.5%.</w:t>
      </w:r>
    </w:p>
    <w:p w14:paraId="1FF56BBA" w14:textId="77777777" w:rsidR="00A3250E" w:rsidRDefault="00A3250E" w:rsidP="001548FB">
      <w:pPr>
        <w:rPr>
          <w:rFonts w:ascii="Times New Roman" w:hAnsi="Times New Roman" w:cs="Times New Roman"/>
        </w:rPr>
      </w:pPr>
    </w:p>
    <w:p w14:paraId="40CBE9F0" w14:textId="0981FC93" w:rsidR="001548FB" w:rsidRPr="005332EF" w:rsidRDefault="001548FB" w:rsidP="001548FB">
      <w:pPr>
        <w:rPr>
          <w:rFonts w:ascii="Times New Roman" w:eastAsia="Malgun Gothic" w:hAnsi="Times New Roman" w:cs="Times New Roman"/>
          <w:i/>
          <w:lang w:eastAsia="ko-KR"/>
        </w:rPr>
      </w:pPr>
      <w:r w:rsidRPr="005332EF">
        <w:rPr>
          <w:rFonts w:ascii="Times New Roman" w:eastAsia="Malgun Gothic" w:hAnsi="Times New Roman" w:cs="Times New Roman"/>
          <w:i/>
          <w:lang w:eastAsia="ko-KR"/>
        </w:rPr>
        <w:t xml:space="preserve">Building </w:t>
      </w:r>
      <w:r w:rsidR="00521257">
        <w:rPr>
          <w:rFonts w:ascii="Times New Roman" w:eastAsia="Malgun Gothic" w:hAnsi="Times New Roman" w:cs="Times New Roman"/>
          <w:i/>
          <w:lang w:eastAsia="ko-KR"/>
        </w:rPr>
        <w:t xml:space="preserve">the </w:t>
      </w:r>
      <w:r w:rsidRPr="005332EF">
        <w:rPr>
          <w:rFonts w:ascii="Times New Roman" w:eastAsia="Malgun Gothic" w:hAnsi="Times New Roman" w:cs="Times New Roman"/>
          <w:i/>
          <w:lang w:eastAsia="ko-KR"/>
        </w:rPr>
        <w:t>Centrifuge index</w:t>
      </w:r>
    </w:p>
    <w:p w14:paraId="69DA6E28" w14:textId="3AB4F461" w:rsidR="001548FB" w:rsidRPr="005332EF" w:rsidRDefault="001548FB" w:rsidP="001548FB">
      <w:pPr>
        <w:rPr>
          <w:rFonts w:ascii="Times New Roman" w:eastAsia="Malgun Gothic" w:hAnsi="Times New Roman" w:cs="Times New Roman"/>
          <w:lang w:eastAsia="ko-KR"/>
        </w:rPr>
      </w:pPr>
      <w:r w:rsidRPr="00E83C19">
        <w:rPr>
          <w:rFonts w:ascii="Times New Roman" w:eastAsia="Malgun Gothic" w:hAnsi="Times New Roman" w:cs="Times New Roman"/>
          <w:lang w:eastAsia="ko-KR"/>
        </w:rPr>
        <w:t>As part of the Centrifuge package available at the Centrifuge website (http://ccb.jhu.edu/software/centrifuge), we provide scripts for downloading the microbial reference genomes, contaminants and the human genome, and for building the database.</w:t>
      </w:r>
      <w:r w:rsidRPr="005332EF">
        <w:rPr>
          <w:rFonts w:ascii="Times New Roman" w:eastAsia="Malgun Gothic" w:hAnsi="Times New Roman" w:cs="Times New Roman"/>
          <w:lang w:eastAsia="ko-KR"/>
        </w:rPr>
        <w:t xml:space="preserve">  The microbial genome sequences are post-processed with NCBI’s </w:t>
      </w:r>
      <w:proofErr w:type="spellStart"/>
      <w:r w:rsidRPr="005332EF">
        <w:rPr>
          <w:rFonts w:ascii="Times New Roman" w:eastAsia="Malgun Gothic" w:hAnsi="Times New Roman" w:cs="Times New Roman"/>
          <w:lang w:eastAsia="ko-KR"/>
        </w:rPr>
        <w:t>dustmasker</w:t>
      </w:r>
      <w:proofErr w:type="spellEnd"/>
      <w:r w:rsidRPr="005332EF">
        <w:rPr>
          <w:rFonts w:ascii="Times New Roman" w:eastAsia="Malgun Gothic" w:hAnsi="Times New Roman" w:cs="Times New Roman"/>
          <w:lang w:eastAsia="ko-KR"/>
        </w:rPr>
        <w:t xml:space="preserve"> to mask low-complexity regions </w:t>
      </w:r>
      <w:r w:rsidRPr="005332EF">
        <w:rPr>
          <w:rFonts w:ascii="Times New Roman" w:eastAsia="Malgun Gothic" w:hAnsi="Times New Roman" w:cs="Times New Roman"/>
          <w:lang w:eastAsia="ko-KR"/>
        </w:rPr>
        <w:fldChar w:fldCharType="begin"/>
      </w:r>
      <w:r w:rsidR="0064607F">
        <w:rPr>
          <w:rFonts w:ascii="Times New Roman" w:eastAsia="Malgun Gothic" w:hAnsi="Times New Roman" w:cs="Times New Roman"/>
          <w:lang w:eastAsia="ko-KR"/>
        </w:rPr>
        <w:instrText xml:space="preserve"> ADDIN EN.CITE &lt;EndNote&gt;&lt;Cite&gt;&lt;Author&gt;Morgulis&lt;/Author&gt;&lt;Year&gt;2006&lt;/Year&gt;&lt;RecNum&gt;125&lt;/RecNum&gt;&lt;DisplayText&gt;[1]&lt;/DisplayText&gt;&lt;record&gt;&lt;rec-number&gt;125&lt;/rec-number&gt;&lt;foreign-keys&gt;&lt;key app="EN" db-id="2a9dtws27vav5qe20dox52z6v9wtddf29fz0" timestamp="1441223320"&gt;125&lt;/key&gt;&lt;/foreign-keys&gt;&lt;ref-type name="Journal Article"&gt;17&lt;/ref-type&gt;&lt;contributors&gt;&lt;authors&gt;&lt;author&gt;Morgulis, A.&lt;/author&gt;&lt;author&gt;Gertz, E. M.&lt;/author&gt;&lt;author&gt;Schaffer, A. A.&lt;/author&gt;&lt;author&gt;Agarwala, R.&lt;/author&gt;&lt;/authors&gt;&lt;/contributors&gt;&lt;auth-address&gt;National Center for Biotechnology Information, National Institutes of Health, Department of Health and Human Services, Bethesda, Maryland 20894 USA.&lt;/auth-address&gt;&lt;titles&gt;&lt;title&gt;A fast and symmetric DUST implementation to mask low-complexity DNA sequences&lt;/title&gt;&lt;secondary-title&gt;J Comput Biol&lt;/secondary-title&gt;&lt;/titles&gt;&lt;periodical&gt;&lt;full-title&gt;J Comput Biol&lt;/full-title&gt;&lt;abbr-1&gt;Journal of computational biology : a journal of computational molecular cell biology&lt;/abbr-1&gt;&lt;/periodical&gt;&lt;pages&gt;1028-40&lt;/pages&gt;&lt;volume&gt;13&lt;/volume&gt;&lt;number&gt;5&lt;/number&gt;&lt;keywords&gt;&lt;keyword&gt;Genome, Human/*genetics&lt;/keyword&gt;&lt;keyword&gt;Humans&lt;/keyword&gt;&lt;keyword&gt;*Pattern Recognition, Automated&lt;/keyword&gt;&lt;keyword&gt;*Sequence Alignment&lt;/keyword&gt;&lt;keyword&gt;*Sequence Analysis, DNA&lt;/keyword&gt;&lt;keyword&gt;*Software&lt;/keyword&gt;&lt;/keywords&gt;&lt;dates&gt;&lt;year&gt;2006&lt;/year&gt;&lt;pub-dates&gt;&lt;date&gt;Jun&lt;/date&gt;&lt;/pub-dates&gt;&lt;/dates&gt;&lt;isbn&gt;1066-5277 (Print)&amp;#xD;1066-5277 (Linking)&lt;/isbn&gt;&lt;accession-num&gt;16796549&lt;/accession-num&gt;&lt;urls&gt;&lt;related-urls&gt;&lt;url&gt;http://www.ncbi.nlm.nih.gov/pubmed/16796549&lt;/url&gt;&lt;url&gt;http://online.liebertpub.com/doi/pdfplus/10.1089/cmb.2006.13.1028&lt;/url&gt;&lt;/related-urls&gt;&lt;/urls&gt;&lt;electronic-resource-num&gt;10.1089/cmb.2006.13.1028&lt;/electronic-resource-num&gt;&lt;/record&gt;&lt;/Cite&gt;&lt;/EndNote&gt;</w:instrText>
      </w:r>
      <w:r w:rsidRPr="005332EF">
        <w:rPr>
          <w:rFonts w:ascii="Times New Roman" w:eastAsia="Malgun Gothic" w:hAnsi="Times New Roman" w:cs="Times New Roman"/>
          <w:lang w:eastAsia="ko-KR"/>
        </w:rPr>
        <w:fldChar w:fldCharType="separate"/>
      </w:r>
      <w:r w:rsidR="0064607F">
        <w:rPr>
          <w:rFonts w:ascii="Times New Roman" w:eastAsia="Malgun Gothic" w:hAnsi="Times New Roman" w:cs="Times New Roman"/>
          <w:noProof/>
          <w:lang w:eastAsia="ko-KR"/>
        </w:rPr>
        <w:t>[</w:t>
      </w:r>
      <w:hyperlink w:anchor="_ENREF_1" w:tooltip="Morgulis, 2006 #125" w:history="1">
        <w:r w:rsidR="0064607F">
          <w:rPr>
            <w:rFonts w:ascii="Times New Roman" w:eastAsia="Malgun Gothic" w:hAnsi="Times New Roman" w:cs="Times New Roman"/>
            <w:noProof/>
            <w:lang w:eastAsia="ko-KR"/>
          </w:rPr>
          <w:t>1</w:t>
        </w:r>
      </w:hyperlink>
      <w:r w:rsidR="0064607F">
        <w:rPr>
          <w:rFonts w:ascii="Times New Roman" w:eastAsia="Malgun Gothic" w:hAnsi="Times New Roman" w:cs="Times New Roman"/>
          <w:noProof/>
          <w:lang w:eastAsia="ko-KR"/>
        </w:rPr>
        <w:t>]</w:t>
      </w:r>
      <w:r w:rsidRPr="005332EF">
        <w:rPr>
          <w:rFonts w:ascii="Times New Roman" w:eastAsia="Malgun Gothic" w:hAnsi="Times New Roman" w:cs="Times New Roman"/>
          <w:lang w:eastAsia="ko-KR"/>
        </w:rPr>
        <w:fldChar w:fldCharType="end"/>
      </w:r>
      <w:r w:rsidRPr="005332EF">
        <w:rPr>
          <w:rFonts w:ascii="Times New Roman" w:eastAsia="Malgun Gothic" w:hAnsi="Times New Roman" w:cs="Times New Roman"/>
          <w:lang w:eastAsia="ko-KR"/>
        </w:rPr>
        <w:t xml:space="preserve">.  Low-complexity regions otherwise can lead to spurious matches.  Furthermore the database includes the latest release of the </w:t>
      </w:r>
      <w:proofErr w:type="spellStart"/>
      <w:r w:rsidRPr="005332EF">
        <w:rPr>
          <w:rFonts w:ascii="Times New Roman" w:eastAsia="Malgun Gothic" w:hAnsi="Times New Roman" w:cs="Times New Roman"/>
          <w:lang w:eastAsia="ko-KR"/>
        </w:rPr>
        <w:t>UniVec</w:t>
      </w:r>
      <w:proofErr w:type="spellEnd"/>
      <w:r w:rsidRPr="005332EF">
        <w:rPr>
          <w:rFonts w:ascii="Times New Roman" w:eastAsia="Malgun Gothic" w:hAnsi="Times New Roman" w:cs="Times New Roman"/>
          <w:lang w:eastAsia="ko-KR"/>
        </w:rPr>
        <w:t xml:space="preserve"> database (</w:t>
      </w:r>
      <w:hyperlink r:id="rId9" w:history="1">
        <w:r w:rsidRPr="005332EF">
          <w:rPr>
            <w:rStyle w:val="Hyperlink"/>
            <w:rFonts w:ascii="Times New Roman" w:eastAsia="Malgun Gothic" w:hAnsi="Times New Roman" w:cs="Times New Roman"/>
            <w:lang w:eastAsia="ko-KR"/>
          </w:rPr>
          <w:t>ftp://ftp.ncbi.nlm.nih.gov/pub/UniVec</w:t>
        </w:r>
      </w:hyperlink>
      <w:r w:rsidRPr="005332EF">
        <w:rPr>
          <w:rFonts w:ascii="Times New Roman" w:eastAsia="Malgun Gothic" w:hAnsi="Times New Roman" w:cs="Times New Roman"/>
          <w:lang w:eastAsia="ko-KR"/>
        </w:rPr>
        <w:t xml:space="preserve">), the </w:t>
      </w:r>
      <w:proofErr w:type="spellStart"/>
      <w:r w:rsidRPr="005332EF">
        <w:rPr>
          <w:rFonts w:ascii="Times New Roman" w:eastAsia="Malgun Gothic" w:hAnsi="Times New Roman" w:cs="Times New Roman"/>
          <w:lang w:eastAsia="ko-KR"/>
        </w:rPr>
        <w:t>EmVec</w:t>
      </w:r>
      <w:proofErr w:type="spellEnd"/>
      <w:r w:rsidRPr="005332EF">
        <w:rPr>
          <w:rFonts w:ascii="Times New Roman" w:eastAsia="Malgun Gothic" w:hAnsi="Times New Roman" w:cs="Times New Roman"/>
          <w:lang w:eastAsia="ko-KR"/>
        </w:rPr>
        <w:t xml:space="preserve"> database (</w:t>
      </w:r>
      <w:hyperlink r:id="rId10" w:history="1">
        <w:r w:rsidRPr="005332EF">
          <w:rPr>
            <w:rStyle w:val="Hyperlink"/>
            <w:rFonts w:ascii="Times New Roman" w:eastAsia="Malgun Gothic" w:hAnsi="Times New Roman" w:cs="Times New Roman"/>
            <w:lang w:eastAsia="ko-KR"/>
          </w:rPr>
          <w:t>ftp://ftp.ebi.ac.uk/pub/databases/emvec</w:t>
        </w:r>
      </w:hyperlink>
      <w:r w:rsidRPr="005332EF">
        <w:rPr>
          <w:rFonts w:ascii="Times New Roman" w:eastAsia="Malgun Gothic" w:hAnsi="Times New Roman" w:cs="Times New Roman"/>
          <w:lang w:eastAsia="ko-KR"/>
        </w:rPr>
        <w:t>), and other artificial sequences.</w:t>
      </w:r>
    </w:p>
    <w:p w14:paraId="7BC0E9CA" w14:textId="77777777" w:rsidR="001548FB" w:rsidRDefault="001548FB" w:rsidP="001548FB">
      <w:pPr>
        <w:pStyle w:val="Heading3"/>
      </w:pPr>
    </w:p>
    <w:p w14:paraId="32D5F4DA" w14:textId="77777777" w:rsidR="001548FB" w:rsidRPr="009128A0" w:rsidRDefault="001548FB" w:rsidP="001548FB">
      <w:pPr>
        <w:rPr>
          <w:rFonts w:ascii="Times New Roman" w:hAnsi="Times New Roman" w:cs="Times New Roman"/>
          <w:i/>
        </w:rPr>
      </w:pPr>
      <w:r>
        <w:rPr>
          <w:rFonts w:ascii="Times New Roman" w:hAnsi="Times New Roman" w:cs="Times New Roman"/>
          <w:i/>
        </w:rPr>
        <w:t>Simulating reads using Mason (version: 0.1)</w:t>
      </w:r>
    </w:p>
    <w:p w14:paraId="551F1C72" w14:textId="61E1E0C2" w:rsidR="001548FB" w:rsidRPr="004C2546" w:rsidRDefault="001548FB" w:rsidP="001548FB">
      <w:pPr>
        <w:rPr>
          <w:rFonts w:ascii="Times New Roman" w:hAnsi="Times New Roman" w:cs="Times New Roman"/>
        </w:rPr>
      </w:pPr>
      <w:r>
        <w:rPr>
          <w:rFonts w:ascii="Times New Roman" w:hAnsi="Times New Roman" w:cs="Times New Roman"/>
        </w:rPr>
        <w:t>The 4,078 bacterial, 200 archaeal, human, and viral genomes</w:t>
      </w:r>
      <w:r w:rsidRPr="004C2546">
        <w:rPr>
          <w:rFonts w:ascii="Times New Roman" w:hAnsi="Times New Roman" w:cs="Times New Roman"/>
        </w:rPr>
        <w:t xml:space="preserve"> are available for download at </w:t>
      </w:r>
      <w:hyperlink r:id="rId11" w:history="1">
        <w:r w:rsidR="008867E1" w:rsidRPr="002862DC">
          <w:rPr>
            <w:rStyle w:val="Hyperlink"/>
            <w:rFonts w:ascii="Times New Roman" w:hAnsi="Times New Roman" w:cs="Times New Roman"/>
          </w:rPr>
          <w:t>ftp://ftp.ccb.jhu.edu/pub/infphilo/centrifuge/downloads/centrifuge-suppl/data.tar.gz</w:t>
        </w:r>
      </w:hyperlink>
      <w:r w:rsidR="008867E1">
        <w:rPr>
          <w:rFonts w:ascii="Times New Roman" w:hAnsi="Times New Roman" w:cs="Times New Roman"/>
        </w:rPr>
        <w:t>.</w:t>
      </w:r>
      <w:r w:rsidR="008867E1" w:rsidRPr="004C2546">
        <w:rPr>
          <w:rFonts w:ascii="Times New Roman" w:hAnsi="Times New Roman" w:cs="Times New Roman"/>
        </w:rPr>
        <w:t xml:space="preserve"> </w:t>
      </w:r>
    </w:p>
    <w:p w14:paraId="259325AC" w14:textId="77777777" w:rsidR="001548FB" w:rsidRDefault="001548FB" w:rsidP="001548FB">
      <w:pPr>
        <w:rPr>
          <w:rFonts w:ascii="Times New Roman" w:hAnsi="Times New Roman" w:cs="Times New Roman"/>
        </w:rPr>
      </w:pPr>
      <w:r>
        <w:rPr>
          <w:rFonts w:ascii="Times New Roman" w:hAnsi="Times New Roman" w:cs="Times New Roman"/>
        </w:rPr>
        <w:t>The compressed file, data.tar.gz, includes the following files:</w:t>
      </w:r>
    </w:p>
    <w:p w14:paraId="1918EC50" w14:textId="77777777" w:rsidR="001548FB" w:rsidRPr="00B834AF" w:rsidRDefault="001548FB" w:rsidP="001548FB">
      <w:pPr>
        <w:rPr>
          <w:rFonts w:ascii="Times New Roman" w:hAnsi="Times New Roman" w:cs="Times New Roman"/>
        </w:rPr>
      </w:pPr>
      <w:proofErr w:type="spellStart"/>
      <w:proofErr w:type="gramStart"/>
      <w:r w:rsidRPr="00B834AF">
        <w:rPr>
          <w:rFonts w:ascii="Times New Roman" w:hAnsi="Times New Roman" w:cs="Times New Roman"/>
        </w:rPr>
        <w:t>seqid</w:t>
      </w:r>
      <w:proofErr w:type="gramEnd"/>
      <w:r w:rsidRPr="00B834AF">
        <w:rPr>
          <w:rFonts w:ascii="Times New Roman" w:hAnsi="Times New Roman" w:cs="Times New Roman"/>
        </w:rPr>
        <w:t>+gid_to_taxid.map</w:t>
      </w:r>
      <w:proofErr w:type="spellEnd"/>
      <w:r w:rsidRPr="00B834AF">
        <w:rPr>
          <w:rFonts w:ascii="Times New Roman" w:hAnsi="Times New Roman" w:cs="Times New Roman"/>
        </w:rPr>
        <w:t xml:space="preserve">: the map of the sequence id and </w:t>
      </w:r>
      <w:proofErr w:type="spellStart"/>
      <w:r w:rsidRPr="00B834AF">
        <w:rPr>
          <w:rFonts w:ascii="Times New Roman" w:hAnsi="Times New Roman" w:cs="Times New Roman"/>
        </w:rPr>
        <w:t>gid</w:t>
      </w:r>
      <w:proofErr w:type="spellEnd"/>
      <w:r w:rsidRPr="00B834AF">
        <w:rPr>
          <w:rFonts w:ascii="Times New Roman" w:hAnsi="Times New Roman" w:cs="Times New Roman"/>
        </w:rPr>
        <w:t xml:space="preserve"> to taxonomy id</w:t>
      </w:r>
    </w:p>
    <w:p w14:paraId="6C2E6EB5" w14:textId="1777F382" w:rsidR="001548FB" w:rsidRPr="00B834AF" w:rsidRDefault="00987DFF" w:rsidP="001548FB">
      <w:pPr>
        <w:rPr>
          <w:rFonts w:ascii="Times New Roman" w:hAnsi="Times New Roman" w:cs="Times New Roman"/>
        </w:rPr>
      </w:pPr>
      <w:proofErr w:type="gramStart"/>
      <w:r>
        <w:rPr>
          <w:rFonts w:ascii="Times New Roman" w:hAnsi="Times New Roman" w:cs="Times New Roman"/>
        </w:rPr>
        <w:t>a</w:t>
      </w:r>
      <w:r w:rsidR="001548FB" w:rsidRPr="00B834AF">
        <w:rPr>
          <w:rFonts w:ascii="Times New Roman" w:hAnsi="Times New Roman" w:cs="Times New Roman"/>
        </w:rPr>
        <w:t>nd</w:t>
      </w:r>
      <w:proofErr w:type="gramEnd"/>
      <w:r w:rsidR="001548FB" w:rsidRPr="00B834AF">
        <w:rPr>
          <w:rFonts w:ascii="Times New Roman" w:hAnsi="Times New Roman" w:cs="Times New Roman"/>
        </w:rPr>
        <w:t xml:space="preserve"> </w:t>
      </w:r>
      <w:r w:rsidR="00DB653D">
        <w:rPr>
          <w:rFonts w:ascii="Times New Roman" w:hAnsi="Times New Roman" w:cs="Times New Roman"/>
        </w:rPr>
        <w:t xml:space="preserve">the following </w:t>
      </w:r>
      <w:r w:rsidR="001548FB" w:rsidRPr="00B834AF">
        <w:rPr>
          <w:rFonts w:ascii="Times New Roman" w:hAnsi="Times New Roman" w:cs="Times New Roman"/>
        </w:rPr>
        <w:t>folders:</w:t>
      </w:r>
    </w:p>
    <w:p w14:paraId="4C5A180E" w14:textId="77777777" w:rsidR="001548FB" w:rsidRPr="00B834AF" w:rsidRDefault="001548FB" w:rsidP="001548FB">
      <w:pPr>
        <w:rPr>
          <w:rFonts w:ascii="Times New Roman" w:hAnsi="Times New Roman" w:cs="Times New Roman"/>
        </w:rPr>
      </w:pPr>
      <w:proofErr w:type="gramStart"/>
      <w:r w:rsidRPr="00B834AF">
        <w:rPr>
          <w:rFonts w:ascii="Times New Roman" w:hAnsi="Times New Roman" w:cs="Times New Roman"/>
        </w:rPr>
        <w:t>taxonomy</w:t>
      </w:r>
      <w:proofErr w:type="gramEnd"/>
      <w:r w:rsidRPr="00B834AF">
        <w:rPr>
          <w:rFonts w:ascii="Times New Roman" w:hAnsi="Times New Roman" w:cs="Times New Roman"/>
        </w:rPr>
        <w:t>: taxonomy information such as taxonomy tree and genome names</w:t>
      </w:r>
    </w:p>
    <w:p w14:paraId="3759A621" w14:textId="77777777" w:rsidR="001548FB" w:rsidRPr="00B834AF" w:rsidRDefault="001548FB" w:rsidP="001548FB">
      <w:pPr>
        <w:rPr>
          <w:rFonts w:ascii="Times New Roman" w:hAnsi="Times New Roman" w:cs="Times New Roman"/>
        </w:rPr>
      </w:pPr>
      <w:proofErr w:type="spellStart"/>
      <w:proofErr w:type="gramStart"/>
      <w:r w:rsidRPr="00B834AF">
        <w:rPr>
          <w:rFonts w:ascii="Times New Roman" w:hAnsi="Times New Roman" w:cs="Times New Roman"/>
        </w:rPr>
        <w:t>bacteria</w:t>
      </w:r>
      <w:proofErr w:type="gramEnd"/>
      <w:r w:rsidRPr="00B834AF">
        <w:rPr>
          <w:rFonts w:ascii="Times New Roman" w:hAnsi="Times New Roman" w:cs="Times New Roman"/>
        </w:rPr>
        <w:t>+archaea</w:t>
      </w:r>
      <w:proofErr w:type="spellEnd"/>
      <w:r w:rsidRPr="00B834AF">
        <w:rPr>
          <w:rFonts w:ascii="Times New Roman" w:hAnsi="Times New Roman" w:cs="Times New Roman"/>
        </w:rPr>
        <w:t>: the sequence we used to build the index for Centrifuge and other tools</w:t>
      </w:r>
    </w:p>
    <w:p w14:paraId="0547200D" w14:textId="77777777" w:rsidR="001548FB" w:rsidRDefault="001548FB" w:rsidP="001548FB">
      <w:pPr>
        <w:rPr>
          <w:rFonts w:ascii="Times New Roman" w:hAnsi="Times New Roman" w:cs="Times New Roman"/>
        </w:rPr>
      </w:pPr>
      <w:proofErr w:type="gramStart"/>
      <w:r w:rsidRPr="00B834AF">
        <w:rPr>
          <w:rFonts w:ascii="Times New Roman" w:hAnsi="Times New Roman" w:cs="Times New Roman"/>
        </w:rPr>
        <w:t>bacteria</w:t>
      </w:r>
      <w:proofErr w:type="gramEnd"/>
      <w:r w:rsidRPr="00B834AF">
        <w:rPr>
          <w:rFonts w:ascii="Times New Roman" w:hAnsi="Times New Roman" w:cs="Times New Roman"/>
        </w:rPr>
        <w:t xml:space="preserve">_sim10K: the simulated data set and its truth assignment.  Though the name is simplified for brevity, the bacteria_sim10K.fa also contains reads from both bacteria and archaea. </w:t>
      </w:r>
    </w:p>
    <w:p w14:paraId="14A540F5" w14:textId="77777777" w:rsidR="001548FB" w:rsidRDefault="001548FB" w:rsidP="001548FB">
      <w:pPr>
        <w:rPr>
          <w:rFonts w:ascii="Times New Roman" w:hAnsi="Times New Roman" w:cs="Times New Roman"/>
        </w:rPr>
      </w:pPr>
    </w:p>
    <w:p w14:paraId="22B9AD41" w14:textId="77777777" w:rsidR="001548FB" w:rsidRPr="00B834AF" w:rsidRDefault="001548FB" w:rsidP="001548FB">
      <w:pPr>
        <w:rPr>
          <w:rFonts w:ascii="Times New Roman" w:hAnsi="Times New Roman" w:cs="Times New Roman"/>
        </w:rPr>
      </w:pPr>
      <w:r w:rsidRPr="00B834AF">
        <w:rPr>
          <w:rFonts w:ascii="Times New Roman" w:hAnsi="Times New Roman" w:cs="Times New Roman"/>
        </w:rPr>
        <w:t xml:space="preserve">1. Build the reference genome </w:t>
      </w:r>
      <w:proofErr w:type="spellStart"/>
      <w:r w:rsidRPr="00B834AF">
        <w:rPr>
          <w:rFonts w:ascii="Times New Roman" w:hAnsi="Times New Roman" w:cs="Times New Roman"/>
        </w:rPr>
        <w:t>sim_ref.fa</w:t>
      </w:r>
      <w:proofErr w:type="spellEnd"/>
      <w:r w:rsidRPr="00B834AF">
        <w:rPr>
          <w:rFonts w:ascii="Times New Roman" w:hAnsi="Times New Roman" w:cs="Times New Roman"/>
        </w:rPr>
        <w:t xml:space="preserve"> from which we simulate reads by concatenating the *.</w:t>
      </w:r>
      <w:proofErr w:type="spellStart"/>
      <w:r w:rsidRPr="00B834AF">
        <w:rPr>
          <w:rFonts w:ascii="Times New Roman" w:hAnsi="Times New Roman" w:cs="Times New Roman"/>
        </w:rPr>
        <w:t>fna</w:t>
      </w:r>
      <w:proofErr w:type="spellEnd"/>
      <w:r w:rsidRPr="00B834AF">
        <w:rPr>
          <w:rFonts w:ascii="Times New Roman" w:hAnsi="Times New Roman" w:cs="Times New Roman"/>
        </w:rPr>
        <w:t xml:space="preserve"> files in the folder </w:t>
      </w:r>
      <w:proofErr w:type="spellStart"/>
      <w:r w:rsidRPr="00B834AF">
        <w:rPr>
          <w:rFonts w:ascii="Times New Roman" w:hAnsi="Times New Roman" w:cs="Times New Roman"/>
        </w:rPr>
        <w:t>bacteria+archaea</w:t>
      </w:r>
      <w:proofErr w:type="spellEnd"/>
      <w:r w:rsidRPr="00B834AF">
        <w:rPr>
          <w:rFonts w:ascii="Times New Roman" w:hAnsi="Times New Roman" w:cs="Times New Roman"/>
        </w:rPr>
        <w:t xml:space="preserve">/bacteria and </w:t>
      </w:r>
      <w:proofErr w:type="spellStart"/>
      <w:r w:rsidRPr="00B834AF">
        <w:rPr>
          <w:rFonts w:ascii="Times New Roman" w:hAnsi="Times New Roman" w:cs="Times New Roman"/>
        </w:rPr>
        <w:t>bacteria+archaea</w:t>
      </w:r>
      <w:proofErr w:type="spellEnd"/>
      <w:r w:rsidRPr="00B834AF">
        <w:rPr>
          <w:rFonts w:ascii="Times New Roman" w:hAnsi="Times New Roman" w:cs="Times New Roman"/>
        </w:rPr>
        <w:t xml:space="preserve">/archaea. </w:t>
      </w:r>
    </w:p>
    <w:p w14:paraId="48385D92" w14:textId="77777777" w:rsidR="001548FB" w:rsidRPr="00F44D17" w:rsidRDefault="001548FB" w:rsidP="001548FB">
      <w:pPr>
        <w:rPr>
          <w:rFonts w:ascii="Times New Roman" w:hAnsi="Times New Roman" w:cs="Times New Roman"/>
        </w:rPr>
      </w:pPr>
      <w:r w:rsidRPr="006A4A80">
        <w:rPr>
          <w:rFonts w:ascii="Times New Roman" w:hAnsi="Times New Roman" w:cs="Times New Roman"/>
        </w:rPr>
        <w:t xml:space="preserve">2. Run Mason to </w:t>
      </w:r>
      <w:r w:rsidRPr="00F44D17">
        <w:rPr>
          <w:rFonts w:ascii="Times New Roman" w:hAnsi="Times New Roman" w:cs="Times New Roman"/>
        </w:rPr>
        <w:t>simulate 20 million 100-bp reads with a per-base error rate of 3%:</w:t>
      </w:r>
    </w:p>
    <w:p w14:paraId="356A8467" w14:textId="77777777" w:rsidR="001548FB" w:rsidRPr="00F44D17" w:rsidRDefault="001548FB" w:rsidP="001548FB">
      <w:pPr>
        <w:rPr>
          <w:rFonts w:ascii="Times New Roman" w:hAnsi="Times New Roman" w:cs="Times New Roman"/>
        </w:rPr>
      </w:pPr>
      <w:r w:rsidRPr="00F44D17">
        <w:rPr>
          <w:rFonts w:ascii="Times New Roman" w:hAnsi="Times New Roman" w:cs="Times New Roman"/>
        </w:rPr>
        <w:t xml:space="preserve">/path/to/mason </w:t>
      </w:r>
      <w:proofErr w:type="spellStart"/>
      <w:r w:rsidRPr="00F44D17">
        <w:rPr>
          <w:rFonts w:ascii="Times New Roman" w:hAnsi="Times New Roman" w:cs="Times New Roman"/>
        </w:rPr>
        <w:t>illumina</w:t>
      </w:r>
      <w:proofErr w:type="spellEnd"/>
      <w:r w:rsidRPr="00F44D17">
        <w:rPr>
          <w:rFonts w:ascii="Times New Roman" w:hAnsi="Times New Roman" w:cs="Times New Roman"/>
        </w:rPr>
        <w:t xml:space="preserve"> -</w:t>
      </w:r>
      <w:proofErr w:type="spellStart"/>
      <w:r w:rsidRPr="00F44D17">
        <w:rPr>
          <w:rFonts w:ascii="Times New Roman" w:hAnsi="Times New Roman" w:cs="Times New Roman"/>
        </w:rPr>
        <w:t>i</w:t>
      </w:r>
      <w:proofErr w:type="spellEnd"/>
      <w:r w:rsidRPr="00F44D17">
        <w:rPr>
          <w:rFonts w:ascii="Times New Roman" w:hAnsi="Times New Roman" w:cs="Times New Roman"/>
        </w:rPr>
        <w:t xml:space="preserve"> -n 100 -N 20000000 -pi 0.005 -</w:t>
      </w:r>
      <w:proofErr w:type="spellStart"/>
      <w:r w:rsidRPr="00F44D17">
        <w:rPr>
          <w:rFonts w:ascii="Times New Roman" w:hAnsi="Times New Roman" w:cs="Times New Roman"/>
        </w:rPr>
        <w:t>pd</w:t>
      </w:r>
      <w:proofErr w:type="spellEnd"/>
      <w:r w:rsidRPr="00F44D17">
        <w:rPr>
          <w:rFonts w:ascii="Times New Roman" w:hAnsi="Times New Roman" w:cs="Times New Roman"/>
        </w:rPr>
        <w:t xml:space="preserve"> 0.005 -</w:t>
      </w:r>
      <w:proofErr w:type="spellStart"/>
      <w:r w:rsidRPr="00F44D17">
        <w:rPr>
          <w:rFonts w:ascii="Times New Roman" w:hAnsi="Times New Roman" w:cs="Times New Roman"/>
        </w:rPr>
        <w:t>pmm</w:t>
      </w:r>
      <w:proofErr w:type="spellEnd"/>
      <w:r w:rsidRPr="00F44D17">
        <w:rPr>
          <w:rFonts w:ascii="Times New Roman" w:hAnsi="Times New Roman" w:cs="Times New Roman"/>
        </w:rPr>
        <w:t xml:space="preserve"> 0.02 -</w:t>
      </w:r>
      <w:proofErr w:type="spellStart"/>
      <w:r w:rsidRPr="00F44D17">
        <w:rPr>
          <w:rFonts w:ascii="Times New Roman" w:hAnsi="Times New Roman" w:cs="Times New Roman"/>
        </w:rPr>
        <w:t>pmmb</w:t>
      </w:r>
      <w:proofErr w:type="spellEnd"/>
      <w:r w:rsidRPr="00F44D17">
        <w:rPr>
          <w:rFonts w:ascii="Times New Roman" w:hAnsi="Times New Roman" w:cs="Times New Roman"/>
        </w:rPr>
        <w:t xml:space="preserve"> 0.01 -</w:t>
      </w:r>
      <w:proofErr w:type="spellStart"/>
      <w:r w:rsidRPr="00F44D17">
        <w:rPr>
          <w:rFonts w:ascii="Times New Roman" w:hAnsi="Times New Roman" w:cs="Times New Roman"/>
        </w:rPr>
        <w:t>pmme</w:t>
      </w:r>
      <w:proofErr w:type="spellEnd"/>
      <w:r w:rsidRPr="00F44D17">
        <w:rPr>
          <w:rFonts w:ascii="Times New Roman" w:hAnsi="Times New Roman" w:cs="Times New Roman"/>
        </w:rPr>
        <w:t xml:space="preserve"> 0.06 -o bacteria_sim20M.fa </w:t>
      </w:r>
      <w:proofErr w:type="spellStart"/>
      <w:r w:rsidRPr="00F44D17">
        <w:rPr>
          <w:rFonts w:ascii="Times New Roman" w:hAnsi="Times New Roman" w:cs="Times New Roman"/>
        </w:rPr>
        <w:t>sim_ref.fa</w:t>
      </w:r>
      <w:proofErr w:type="spellEnd"/>
    </w:p>
    <w:p w14:paraId="52663F81" w14:textId="77777777" w:rsidR="001548FB" w:rsidRPr="0005466D" w:rsidRDefault="001548FB" w:rsidP="001548FB">
      <w:pPr>
        <w:rPr>
          <w:rFonts w:ascii="Times New Roman" w:hAnsi="Times New Roman" w:cs="Times New Roman"/>
        </w:rPr>
      </w:pPr>
      <w:r w:rsidRPr="0005466D">
        <w:rPr>
          <w:rFonts w:ascii="Times New Roman" w:hAnsi="Times New Roman" w:cs="Times New Roman"/>
        </w:rPr>
        <w:t xml:space="preserve">3. Remove the reads from the genomes whose taxonomic id has no corresponding species or genus unit, which results in 19,851,369 reads left. </w:t>
      </w:r>
    </w:p>
    <w:p w14:paraId="379F1AC5" w14:textId="77777777" w:rsidR="001548FB" w:rsidRPr="0005466D" w:rsidRDefault="001548FB" w:rsidP="001548FB">
      <w:pPr>
        <w:rPr>
          <w:rFonts w:ascii="Times New Roman" w:hAnsi="Times New Roman" w:cs="Times New Roman"/>
        </w:rPr>
      </w:pPr>
      <w:r w:rsidRPr="0005466D">
        <w:rPr>
          <w:rFonts w:ascii="Times New Roman" w:hAnsi="Times New Roman" w:cs="Times New Roman"/>
        </w:rPr>
        <w:t xml:space="preserve">4. Randomly sample 10 million reads without replacement from the reads retained in the above step.  This resulting file, bacteria_sim10M.fa, is used for the speed tests of Centrifuge and Kraken. </w:t>
      </w:r>
    </w:p>
    <w:p w14:paraId="6DD2C869" w14:textId="125309B9" w:rsidR="001548FB" w:rsidRDefault="001548FB" w:rsidP="001548FB">
      <w:pPr>
        <w:rPr>
          <w:rFonts w:ascii="Times New Roman" w:hAnsi="Times New Roman" w:cs="Times New Roman"/>
        </w:rPr>
      </w:pPr>
      <w:r w:rsidRPr="0005466D">
        <w:rPr>
          <w:rFonts w:ascii="Times New Roman" w:hAnsi="Times New Roman" w:cs="Times New Roman"/>
        </w:rPr>
        <w:t>5. Randomly sample 10 thousand reads without replacement from bacteria_sim10M.fa to bacteria_sim10K.fa.  This file is used for the accuracy tests of Centrifuge, Kraken, and Mega</w:t>
      </w:r>
      <w:r w:rsidR="00F9422B">
        <w:rPr>
          <w:rFonts w:ascii="Times New Roman" w:hAnsi="Times New Roman" w:cs="Times New Roman"/>
        </w:rPr>
        <w:t>BLAST</w:t>
      </w:r>
      <w:r w:rsidRPr="0005466D">
        <w:rPr>
          <w:rFonts w:ascii="Times New Roman" w:hAnsi="Times New Roman" w:cs="Times New Roman"/>
        </w:rPr>
        <w:t>.</w:t>
      </w:r>
    </w:p>
    <w:p w14:paraId="4A5F63F9" w14:textId="77777777" w:rsidR="001548FB" w:rsidRDefault="001548FB" w:rsidP="001548FB">
      <w:pPr>
        <w:rPr>
          <w:rFonts w:ascii="Times New Roman" w:hAnsi="Times New Roman" w:cs="Times New Roman"/>
        </w:rPr>
      </w:pPr>
    </w:p>
    <w:p w14:paraId="488B1CCD" w14:textId="77777777" w:rsidR="001548FB" w:rsidRDefault="001548FB" w:rsidP="001548FB">
      <w:pPr>
        <w:rPr>
          <w:rFonts w:ascii="Times New Roman" w:hAnsi="Times New Roman" w:cs="Times New Roman"/>
        </w:rPr>
      </w:pPr>
    </w:p>
    <w:p w14:paraId="1BDCBA0B" w14:textId="64307027" w:rsidR="001548FB" w:rsidRPr="009C0858" w:rsidRDefault="001548FB" w:rsidP="001548FB">
      <w:pPr>
        <w:rPr>
          <w:rFonts w:ascii="Times New Roman" w:hAnsi="Times New Roman" w:cs="Times New Roman"/>
          <w:i/>
        </w:rPr>
      </w:pPr>
      <w:r w:rsidRPr="009128A0">
        <w:rPr>
          <w:rFonts w:ascii="Times New Roman" w:hAnsi="Times New Roman" w:cs="Times New Roman"/>
          <w:i/>
        </w:rPr>
        <w:t>Running C</w:t>
      </w:r>
      <w:r w:rsidR="00F9422B">
        <w:rPr>
          <w:rFonts w:ascii="Times New Roman" w:hAnsi="Times New Roman" w:cs="Times New Roman"/>
          <w:i/>
        </w:rPr>
        <w:t>entrifuge, Kraken, and MegaBLAST</w:t>
      </w:r>
    </w:p>
    <w:p w14:paraId="7DD9FC1A" w14:textId="77777777" w:rsidR="001548FB" w:rsidRDefault="001548FB" w:rsidP="001548FB">
      <w:pPr>
        <w:rPr>
          <w:rFonts w:ascii="Times New Roman" w:hAnsi="Times New Roman" w:cs="Times New Roman"/>
        </w:rPr>
      </w:pPr>
      <w:r w:rsidRPr="00627D00">
        <w:rPr>
          <w:rFonts w:ascii="Times New Roman" w:hAnsi="Times New Roman" w:cs="Times New Roman"/>
        </w:rPr>
        <w:t>Centrifuge</w:t>
      </w:r>
      <w:r>
        <w:rPr>
          <w:rFonts w:ascii="Times New Roman" w:hAnsi="Times New Roman" w:cs="Times New Roman"/>
        </w:rPr>
        <w:t xml:space="preserve"> (version: </w:t>
      </w:r>
      <w:r w:rsidRPr="008D7766">
        <w:rPr>
          <w:rFonts w:ascii="Times New Roman" w:hAnsi="Times New Roman" w:cs="Times New Roman"/>
        </w:rPr>
        <w:t>1.0.1-beta</w:t>
      </w:r>
      <w:r>
        <w:rPr>
          <w:rFonts w:ascii="Times New Roman" w:hAnsi="Times New Roman" w:cs="Times New Roman"/>
        </w:rPr>
        <w:t>)</w:t>
      </w:r>
      <w:r w:rsidRPr="00627D00">
        <w:rPr>
          <w:rFonts w:ascii="Times New Roman" w:hAnsi="Times New Roman" w:cs="Times New Roman"/>
        </w:rPr>
        <w:t>:</w:t>
      </w:r>
    </w:p>
    <w:p w14:paraId="2EA975EB" w14:textId="77777777" w:rsidR="001548FB" w:rsidRPr="00794BFB" w:rsidRDefault="001548FB" w:rsidP="001548FB">
      <w:pPr>
        <w:rPr>
          <w:rFonts w:ascii="Times New Roman" w:hAnsi="Times New Roman" w:cs="Times New Roman"/>
        </w:rPr>
      </w:pPr>
      <w:proofErr w:type="spellStart"/>
      <w:proofErr w:type="gramStart"/>
      <w:r w:rsidRPr="00794BFB">
        <w:rPr>
          <w:rFonts w:ascii="Times New Roman" w:hAnsi="Times New Roman" w:cs="Times New Roman"/>
        </w:rPr>
        <w:t>perl</w:t>
      </w:r>
      <w:proofErr w:type="spellEnd"/>
      <w:proofErr w:type="gramEnd"/>
      <w:r w:rsidRPr="00794BFB">
        <w:rPr>
          <w:rFonts w:ascii="Times New Roman" w:hAnsi="Times New Roman" w:cs="Times New Roman"/>
        </w:rPr>
        <w:t xml:space="preserve"> </w:t>
      </w:r>
      <w:r>
        <w:rPr>
          <w:rFonts w:ascii="Times New Roman" w:hAnsi="Times New Roman" w:cs="Times New Roman"/>
        </w:rPr>
        <w:t>/path/to/</w:t>
      </w:r>
      <w:r w:rsidRPr="00794BFB">
        <w:rPr>
          <w:rFonts w:ascii="Times New Roman" w:hAnsi="Times New Roman" w:cs="Times New Roman"/>
        </w:rPr>
        <w:t xml:space="preserve">centrifuge-compress.pl </w:t>
      </w:r>
      <w:proofErr w:type="spellStart"/>
      <w:r w:rsidRPr="00794BFB">
        <w:rPr>
          <w:rFonts w:ascii="Times New Roman" w:hAnsi="Times New Roman" w:cs="Times New Roman"/>
        </w:rPr>
        <w:t>B_only</w:t>
      </w:r>
      <w:proofErr w:type="spellEnd"/>
      <w:r w:rsidRPr="00794BFB">
        <w:rPr>
          <w:rFonts w:ascii="Times New Roman" w:hAnsi="Times New Roman" w:cs="Times New Roman"/>
        </w:rPr>
        <w:t xml:space="preserve"> taxonomy/ -map </w:t>
      </w:r>
      <w:proofErr w:type="spellStart"/>
      <w:r w:rsidRPr="00794BFB">
        <w:rPr>
          <w:rFonts w:ascii="Times New Roman" w:hAnsi="Times New Roman" w:cs="Times New Roman"/>
        </w:rPr>
        <w:t>seqid_to_taxid.map</w:t>
      </w:r>
      <w:proofErr w:type="spellEnd"/>
      <w:r w:rsidRPr="00794BFB">
        <w:rPr>
          <w:rFonts w:ascii="Times New Roman" w:hAnsi="Times New Roman" w:cs="Times New Roman"/>
        </w:rPr>
        <w:t xml:space="preserve"> –o </w:t>
      </w:r>
      <w:proofErr w:type="spellStart"/>
      <w:r w:rsidRPr="00794BFB">
        <w:rPr>
          <w:rFonts w:ascii="Times New Roman" w:hAnsi="Times New Roman" w:cs="Times New Roman"/>
        </w:rPr>
        <w:t>centrifuge_db</w:t>
      </w:r>
      <w:proofErr w:type="spellEnd"/>
      <w:r w:rsidRPr="00794BFB">
        <w:rPr>
          <w:rFonts w:ascii="Times New Roman" w:hAnsi="Times New Roman" w:cs="Times New Roman"/>
        </w:rPr>
        <w:t xml:space="preserve"> </w:t>
      </w:r>
    </w:p>
    <w:p w14:paraId="361D979B" w14:textId="77777777" w:rsidR="001548FB" w:rsidRPr="00794BFB" w:rsidRDefault="001548FB" w:rsidP="001548FB">
      <w:pPr>
        <w:rPr>
          <w:rFonts w:ascii="Times New Roman" w:hAnsi="Times New Roman" w:cs="Times New Roman"/>
        </w:rPr>
      </w:pPr>
      <w:r>
        <w:rPr>
          <w:rFonts w:ascii="Times New Roman" w:hAnsi="Times New Roman" w:cs="Times New Roman"/>
        </w:rPr>
        <w:t>/path/to/</w:t>
      </w:r>
      <w:r w:rsidRPr="00794BFB">
        <w:rPr>
          <w:rFonts w:ascii="Times New Roman" w:hAnsi="Times New Roman" w:cs="Times New Roman"/>
        </w:rPr>
        <w:t xml:space="preserve">centrifuge-build –p 4 –conversion-table </w:t>
      </w:r>
      <w:proofErr w:type="spellStart"/>
      <w:r w:rsidRPr="00794BFB">
        <w:rPr>
          <w:rFonts w:ascii="Times New Roman" w:hAnsi="Times New Roman" w:cs="Times New Roman"/>
        </w:rPr>
        <w:t>centrifuge_db.map</w:t>
      </w:r>
      <w:proofErr w:type="spellEnd"/>
      <w:r w:rsidRPr="00794BFB">
        <w:rPr>
          <w:rFonts w:ascii="Times New Roman" w:hAnsi="Times New Roman" w:cs="Times New Roman"/>
        </w:rPr>
        <w:t xml:space="preserve"> –taxonomy-tree taxonomy/</w:t>
      </w:r>
      <w:proofErr w:type="spellStart"/>
      <w:r w:rsidRPr="00794BFB">
        <w:rPr>
          <w:rFonts w:ascii="Times New Roman" w:hAnsi="Times New Roman" w:cs="Times New Roman"/>
        </w:rPr>
        <w:t>nodes.dmp</w:t>
      </w:r>
      <w:proofErr w:type="spellEnd"/>
      <w:r w:rsidRPr="00794BFB">
        <w:rPr>
          <w:rFonts w:ascii="Times New Roman" w:hAnsi="Times New Roman" w:cs="Times New Roman"/>
        </w:rPr>
        <w:t xml:space="preserve"> –name-table taxonomy/</w:t>
      </w:r>
      <w:proofErr w:type="spellStart"/>
      <w:r w:rsidRPr="00794BFB">
        <w:rPr>
          <w:rFonts w:ascii="Times New Roman" w:hAnsi="Times New Roman" w:cs="Times New Roman"/>
        </w:rPr>
        <w:t>names.dmp</w:t>
      </w:r>
      <w:proofErr w:type="spellEnd"/>
      <w:r w:rsidRPr="00794BFB">
        <w:rPr>
          <w:rFonts w:ascii="Times New Roman" w:hAnsi="Times New Roman" w:cs="Times New Roman"/>
        </w:rPr>
        <w:t xml:space="preserve"> </w:t>
      </w:r>
      <w:proofErr w:type="spellStart"/>
      <w:r w:rsidRPr="00794BFB">
        <w:rPr>
          <w:rFonts w:ascii="Times New Roman" w:hAnsi="Times New Roman" w:cs="Times New Roman"/>
        </w:rPr>
        <w:t>centrifuge_db.fa</w:t>
      </w:r>
      <w:proofErr w:type="spellEnd"/>
      <w:r w:rsidRPr="00794BFB">
        <w:rPr>
          <w:rFonts w:ascii="Times New Roman" w:hAnsi="Times New Roman" w:cs="Times New Roman"/>
        </w:rPr>
        <w:t xml:space="preserve"> </w:t>
      </w:r>
      <w:proofErr w:type="spellStart"/>
      <w:r w:rsidRPr="00794BFB">
        <w:rPr>
          <w:rFonts w:ascii="Times New Roman" w:hAnsi="Times New Roman" w:cs="Times New Roman"/>
        </w:rPr>
        <w:t>centrifuge_db</w:t>
      </w:r>
      <w:proofErr w:type="spellEnd"/>
    </w:p>
    <w:p w14:paraId="284DE9FB" w14:textId="77777777" w:rsidR="001548FB" w:rsidRPr="00794BFB" w:rsidRDefault="001548FB" w:rsidP="001548FB">
      <w:pPr>
        <w:rPr>
          <w:rFonts w:ascii="Times New Roman" w:hAnsi="Times New Roman" w:cs="Times New Roman"/>
        </w:rPr>
      </w:pPr>
      <w:r w:rsidRPr="00794BFB">
        <w:rPr>
          <w:rFonts w:ascii="Times New Roman" w:hAnsi="Times New Roman" w:cs="Times New Roman"/>
        </w:rPr>
        <w:t xml:space="preserve">/path/to/centrifuge --no-abundance -f -x </w:t>
      </w:r>
      <w:proofErr w:type="spellStart"/>
      <w:r w:rsidRPr="00794BFB">
        <w:rPr>
          <w:rFonts w:ascii="Times New Roman" w:hAnsi="Times New Roman" w:cs="Times New Roman"/>
        </w:rPr>
        <w:t>centrifuge_db</w:t>
      </w:r>
      <w:proofErr w:type="spellEnd"/>
      <w:r w:rsidRPr="00794BFB">
        <w:rPr>
          <w:rFonts w:ascii="Times New Roman" w:hAnsi="Times New Roman" w:cs="Times New Roman"/>
        </w:rPr>
        <w:t xml:space="preserve"> –U bacteria_sim10K.fa</w:t>
      </w:r>
    </w:p>
    <w:p w14:paraId="5015FF66" w14:textId="77777777" w:rsidR="001548FB" w:rsidRDefault="001548FB" w:rsidP="001548FB">
      <w:pPr>
        <w:rPr>
          <w:rFonts w:ascii="Times New Roman" w:hAnsi="Times New Roman" w:cs="Times New Roman"/>
        </w:rPr>
      </w:pPr>
      <w:r w:rsidRPr="00627D00">
        <w:rPr>
          <w:rFonts w:ascii="Times New Roman" w:hAnsi="Times New Roman" w:cs="Times New Roman"/>
        </w:rPr>
        <w:t>Kraken</w:t>
      </w:r>
      <w:r>
        <w:rPr>
          <w:rFonts w:ascii="Times New Roman" w:hAnsi="Times New Roman" w:cs="Times New Roman"/>
        </w:rPr>
        <w:t xml:space="preserve"> (version: </w:t>
      </w:r>
      <w:r w:rsidRPr="008D7766">
        <w:rPr>
          <w:rFonts w:ascii="Times New Roman" w:hAnsi="Times New Roman" w:cs="Times New Roman"/>
        </w:rPr>
        <w:t>0.10.5-beta</w:t>
      </w:r>
      <w:r>
        <w:rPr>
          <w:rFonts w:ascii="Times New Roman" w:hAnsi="Times New Roman" w:cs="Times New Roman"/>
        </w:rPr>
        <w:t>)</w:t>
      </w:r>
      <w:r w:rsidRPr="00627D00">
        <w:rPr>
          <w:rFonts w:ascii="Times New Roman" w:hAnsi="Times New Roman" w:cs="Times New Roman"/>
        </w:rPr>
        <w:t>:</w:t>
      </w:r>
    </w:p>
    <w:p w14:paraId="7D1DE5B3" w14:textId="37F22889" w:rsidR="00AE5DEC" w:rsidRDefault="00AE5DEC" w:rsidP="00AE5DEC">
      <w:pPr>
        <w:rPr>
          <w:rFonts w:ascii="Times New Roman" w:hAnsi="Times New Roman" w:cs="Times New Roman"/>
        </w:rPr>
      </w:pPr>
      <w:r>
        <w:rPr>
          <w:rFonts w:ascii="Times New Roman" w:hAnsi="Times New Roman" w:cs="Times New Roman"/>
        </w:rPr>
        <w:t>/path/to/kraken-build --build --</w:t>
      </w:r>
      <w:proofErr w:type="spellStart"/>
      <w:r>
        <w:rPr>
          <w:rFonts w:ascii="Times New Roman" w:hAnsi="Times New Roman" w:cs="Times New Roman"/>
        </w:rPr>
        <w:t>db</w:t>
      </w:r>
      <w:proofErr w:type="spellEnd"/>
      <w:r>
        <w:rPr>
          <w:rFonts w:ascii="Times New Roman" w:hAnsi="Times New Roman" w:cs="Times New Roman"/>
        </w:rPr>
        <w:t>=</w:t>
      </w:r>
      <w:proofErr w:type="spellStart"/>
      <w:r>
        <w:rPr>
          <w:rFonts w:ascii="Times New Roman" w:hAnsi="Times New Roman" w:cs="Times New Roman"/>
        </w:rPr>
        <w:t>kraken_db</w:t>
      </w:r>
      <w:proofErr w:type="spellEnd"/>
    </w:p>
    <w:p w14:paraId="0348F95B" w14:textId="77777777" w:rsidR="001548FB" w:rsidRPr="00627D00" w:rsidRDefault="001548FB" w:rsidP="001548FB">
      <w:pPr>
        <w:rPr>
          <w:rFonts w:ascii="Times New Roman" w:hAnsi="Times New Roman" w:cs="Times New Roman"/>
        </w:rPr>
      </w:pPr>
      <w:r w:rsidRPr="006F0755">
        <w:rPr>
          <w:rFonts w:ascii="Times New Roman" w:hAnsi="Times New Roman" w:cs="Times New Roman"/>
        </w:rPr>
        <w:t>/path/to/kraken --</w:t>
      </w:r>
      <w:proofErr w:type="spellStart"/>
      <w:r w:rsidRPr="006F0755">
        <w:rPr>
          <w:rFonts w:ascii="Times New Roman" w:hAnsi="Times New Roman" w:cs="Times New Roman"/>
        </w:rPr>
        <w:t>db</w:t>
      </w:r>
      <w:proofErr w:type="spellEnd"/>
      <w:r w:rsidRPr="006F0755">
        <w:rPr>
          <w:rFonts w:ascii="Times New Roman" w:hAnsi="Times New Roman" w:cs="Times New Roman"/>
        </w:rPr>
        <w:t xml:space="preserve"> </w:t>
      </w:r>
      <w:proofErr w:type="spellStart"/>
      <w:r w:rsidRPr="006F0755">
        <w:rPr>
          <w:rFonts w:ascii="Times New Roman" w:hAnsi="Times New Roman" w:cs="Times New Roman"/>
        </w:rPr>
        <w:t>kraken_db</w:t>
      </w:r>
      <w:proofErr w:type="spellEnd"/>
      <w:r w:rsidRPr="006F0755">
        <w:rPr>
          <w:rFonts w:ascii="Times New Roman" w:hAnsi="Times New Roman" w:cs="Times New Roman"/>
        </w:rPr>
        <w:t>/ --</w:t>
      </w:r>
      <w:proofErr w:type="spellStart"/>
      <w:r w:rsidRPr="006F0755">
        <w:rPr>
          <w:rFonts w:ascii="Times New Roman" w:hAnsi="Times New Roman" w:cs="Times New Roman"/>
        </w:rPr>
        <w:t>fasta</w:t>
      </w:r>
      <w:proofErr w:type="spellEnd"/>
      <w:r w:rsidRPr="006F0755">
        <w:rPr>
          <w:rFonts w:ascii="Times New Roman" w:hAnsi="Times New Roman" w:cs="Times New Roman"/>
        </w:rPr>
        <w:t>-input bacteria_10K.fa</w:t>
      </w:r>
    </w:p>
    <w:p w14:paraId="2192CA56" w14:textId="37EF8AE0" w:rsidR="001548FB" w:rsidRPr="00813369" w:rsidRDefault="001548FB" w:rsidP="001548FB">
      <w:pPr>
        <w:rPr>
          <w:rFonts w:ascii="Times New Roman" w:hAnsi="Times New Roman" w:cs="Times New Roman"/>
        </w:rPr>
      </w:pPr>
      <w:r w:rsidRPr="00813369">
        <w:rPr>
          <w:rFonts w:ascii="Times New Roman" w:hAnsi="Times New Roman" w:cs="Times New Roman"/>
        </w:rPr>
        <w:t>Mega</w:t>
      </w:r>
      <w:r w:rsidR="00F9422B">
        <w:rPr>
          <w:rFonts w:ascii="Times New Roman" w:hAnsi="Times New Roman" w:cs="Times New Roman"/>
        </w:rPr>
        <w:t>BLAST</w:t>
      </w:r>
      <w:r w:rsidRPr="00813369">
        <w:rPr>
          <w:rFonts w:ascii="Times New Roman" w:hAnsi="Times New Roman" w:cs="Times New Roman"/>
        </w:rPr>
        <w:t xml:space="preserve"> (version: 2.2.30+):</w:t>
      </w:r>
    </w:p>
    <w:p w14:paraId="17691A84" w14:textId="77777777" w:rsidR="001548FB" w:rsidRPr="0005466D" w:rsidRDefault="001548FB" w:rsidP="001548FB">
      <w:pPr>
        <w:rPr>
          <w:rFonts w:ascii="Times New Roman" w:hAnsi="Times New Roman" w:cs="Times New Roman"/>
        </w:rPr>
      </w:pPr>
      <w:r w:rsidRPr="0005466D">
        <w:rPr>
          <w:rFonts w:ascii="Times New Roman" w:hAnsi="Times New Roman" w:cs="Times New Roman"/>
        </w:rPr>
        <w:t>We concatenate all the *.</w:t>
      </w:r>
      <w:proofErr w:type="spellStart"/>
      <w:r w:rsidRPr="0005466D">
        <w:rPr>
          <w:rFonts w:ascii="Times New Roman" w:hAnsi="Times New Roman" w:cs="Times New Roman"/>
        </w:rPr>
        <w:t>fa</w:t>
      </w:r>
      <w:proofErr w:type="spellEnd"/>
      <w:r w:rsidRPr="0005466D">
        <w:rPr>
          <w:rFonts w:ascii="Times New Roman" w:hAnsi="Times New Roman" w:cs="Times New Roman"/>
        </w:rPr>
        <w:t xml:space="preserve"> and *.</w:t>
      </w:r>
      <w:proofErr w:type="spellStart"/>
      <w:r w:rsidRPr="0005466D">
        <w:rPr>
          <w:rFonts w:ascii="Times New Roman" w:hAnsi="Times New Roman" w:cs="Times New Roman"/>
        </w:rPr>
        <w:t>fna</w:t>
      </w:r>
      <w:proofErr w:type="spellEnd"/>
      <w:r w:rsidRPr="0005466D">
        <w:rPr>
          <w:rFonts w:ascii="Times New Roman" w:hAnsi="Times New Roman" w:cs="Times New Roman"/>
        </w:rPr>
        <w:t xml:space="preserve"> files in the </w:t>
      </w:r>
      <w:proofErr w:type="spellStart"/>
      <w:r w:rsidRPr="0005466D">
        <w:rPr>
          <w:rFonts w:ascii="Times New Roman" w:hAnsi="Times New Roman" w:cs="Times New Roman"/>
        </w:rPr>
        <w:t>bacteria+archaea</w:t>
      </w:r>
      <w:proofErr w:type="spellEnd"/>
      <w:r w:rsidRPr="0005466D">
        <w:rPr>
          <w:rFonts w:ascii="Times New Roman" w:hAnsi="Times New Roman" w:cs="Times New Roman"/>
        </w:rPr>
        <w:t xml:space="preserve"> folder and store the sequences to </w:t>
      </w:r>
      <w:proofErr w:type="spellStart"/>
      <w:r w:rsidRPr="0005466D">
        <w:rPr>
          <w:rFonts w:ascii="Times New Roman" w:hAnsi="Times New Roman" w:cs="Times New Roman"/>
        </w:rPr>
        <w:t>bacteria+archaea_dustmask.fa</w:t>
      </w:r>
      <w:proofErr w:type="spellEnd"/>
      <w:r w:rsidRPr="0005466D">
        <w:rPr>
          <w:rFonts w:ascii="Times New Roman" w:hAnsi="Times New Roman" w:cs="Times New Roman"/>
        </w:rPr>
        <w:t xml:space="preserve"> after running </w:t>
      </w:r>
      <w:proofErr w:type="spellStart"/>
      <w:r w:rsidRPr="0005466D">
        <w:rPr>
          <w:rFonts w:ascii="Times New Roman" w:hAnsi="Times New Roman" w:cs="Times New Roman"/>
        </w:rPr>
        <w:t>dustmask</w:t>
      </w:r>
      <w:proofErr w:type="spellEnd"/>
      <w:r w:rsidRPr="0005466D">
        <w:rPr>
          <w:rFonts w:ascii="Times New Roman" w:hAnsi="Times New Roman" w:cs="Times New Roman"/>
        </w:rPr>
        <w:t>.</w:t>
      </w:r>
    </w:p>
    <w:p w14:paraId="362AF932" w14:textId="77777777" w:rsidR="001548FB" w:rsidRPr="00C308F3" w:rsidRDefault="001548FB" w:rsidP="001548FB">
      <w:pPr>
        <w:rPr>
          <w:rFonts w:ascii="Times New Roman" w:eastAsia="SimSun" w:hAnsi="Times New Roman" w:cs="Times New Roman"/>
          <w:lang w:eastAsia="zh-CN"/>
        </w:rPr>
      </w:pPr>
      <w:r w:rsidRPr="00C308F3">
        <w:rPr>
          <w:rFonts w:ascii="Times New Roman" w:hAnsi="Times New Roman" w:cs="Times New Roman"/>
        </w:rPr>
        <w:t>/path/to/</w:t>
      </w:r>
      <w:proofErr w:type="spellStart"/>
      <w:r w:rsidRPr="00C308F3">
        <w:rPr>
          <w:rFonts w:ascii="Times New Roman" w:hAnsi="Times New Roman" w:cs="Times New Roman"/>
        </w:rPr>
        <w:t>makeblastdb</w:t>
      </w:r>
      <w:proofErr w:type="spellEnd"/>
      <w:r w:rsidRPr="00C308F3">
        <w:rPr>
          <w:rFonts w:ascii="Times New Roman" w:hAnsi="Times New Roman" w:cs="Times New Roman"/>
        </w:rPr>
        <w:t xml:space="preserve"> –in </w:t>
      </w:r>
      <w:proofErr w:type="spellStart"/>
      <w:r w:rsidRPr="00C308F3">
        <w:rPr>
          <w:rFonts w:ascii="Times New Roman" w:hAnsi="Times New Roman" w:cs="Times New Roman"/>
        </w:rPr>
        <w:t>bacteria+archaea_dustmask.fa</w:t>
      </w:r>
      <w:proofErr w:type="spellEnd"/>
      <w:r w:rsidRPr="00C308F3">
        <w:rPr>
          <w:rFonts w:ascii="Times New Roman" w:hAnsi="Times New Roman" w:cs="Times New Roman"/>
        </w:rPr>
        <w:t xml:space="preserve"> –</w:t>
      </w:r>
      <w:proofErr w:type="spellStart"/>
      <w:r w:rsidRPr="00C308F3">
        <w:rPr>
          <w:rFonts w:ascii="Times New Roman" w:hAnsi="Times New Roman" w:cs="Times New Roman"/>
        </w:rPr>
        <w:t>dbtype</w:t>
      </w:r>
      <w:proofErr w:type="spellEnd"/>
      <w:r w:rsidRPr="00C308F3">
        <w:rPr>
          <w:rFonts w:ascii="Times New Roman" w:hAnsi="Times New Roman" w:cs="Times New Roman"/>
        </w:rPr>
        <w:t xml:space="preserve"> </w:t>
      </w:r>
      <w:proofErr w:type="spellStart"/>
      <w:r w:rsidRPr="00C308F3">
        <w:rPr>
          <w:rFonts w:ascii="Times New Roman" w:hAnsi="Times New Roman" w:cs="Times New Roman"/>
        </w:rPr>
        <w:t>nucl</w:t>
      </w:r>
      <w:proofErr w:type="spellEnd"/>
      <w:r w:rsidRPr="00C308F3">
        <w:rPr>
          <w:rFonts w:ascii="Times New Roman" w:hAnsi="Times New Roman" w:cs="Times New Roman"/>
        </w:rPr>
        <w:t xml:space="preserve"> –out </w:t>
      </w:r>
      <w:proofErr w:type="spellStart"/>
      <w:r w:rsidRPr="00C308F3">
        <w:rPr>
          <w:rFonts w:ascii="Times New Roman" w:hAnsi="Times New Roman" w:cs="Times New Roman"/>
        </w:rPr>
        <w:t>megablast</w:t>
      </w:r>
      <w:r w:rsidRPr="00C308F3">
        <w:rPr>
          <w:rFonts w:ascii="Times New Roman" w:eastAsia="SimSun" w:hAnsi="Times New Roman" w:cs="Times New Roman" w:hint="eastAsia"/>
          <w:lang w:eastAsia="zh-CN"/>
        </w:rPr>
        <w:t>.</w:t>
      </w:r>
      <w:r w:rsidRPr="00C308F3">
        <w:rPr>
          <w:rFonts w:ascii="Times New Roman" w:eastAsia="SimSun" w:hAnsi="Times New Roman" w:cs="Times New Roman"/>
          <w:lang w:eastAsia="zh-CN"/>
        </w:rPr>
        <w:t>db</w:t>
      </w:r>
      <w:proofErr w:type="spellEnd"/>
    </w:p>
    <w:p w14:paraId="29A6B255" w14:textId="77777777" w:rsidR="001548FB" w:rsidRPr="00C308F3" w:rsidRDefault="001548FB" w:rsidP="001548FB">
      <w:pPr>
        <w:rPr>
          <w:rFonts w:ascii="Times New Roman" w:hAnsi="Times New Roman" w:cs="Times New Roman"/>
        </w:rPr>
      </w:pPr>
      <w:r w:rsidRPr="00C308F3">
        <w:rPr>
          <w:rFonts w:ascii="Times New Roman" w:eastAsia="SimSun" w:hAnsi="Times New Roman" w:cs="Times New Roman"/>
          <w:lang w:eastAsia="zh-CN"/>
        </w:rPr>
        <w:t>/path/to/</w:t>
      </w:r>
      <w:proofErr w:type="spellStart"/>
      <w:r w:rsidRPr="00C308F3">
        <w:rPr>
          <w:rFonts w:ascii="Times New Roman" w:eastAsia="SimSun" w:hAnsi="Times New Roman" w:cs="Times New Roman"/>
          <w:lang w:eastAsia="zh-CN"/>
        </w:rPr>
        <w:t>makembindex</w:t>
      </w:r>
      <w:proofErr w:type="spellEnd"/>
      <w:r w:rsidRPr="00C308F3">
        <w:rPr>
          <w:rFonts w:ascii="Times New Roman" w:eastAsia="SimSun" w:hAnsi="Times New Roman" w:cs="Times New Roman"/>
          <w:lang w:eastAsia="zh-CN"/>
        </w:rPr>
        <w:t xml:space="preserve"> –input </w:t>
      </w:r>
      <w:proofErr w:type="spellStart"/>
      <w:r w:rsidRPr="00C308F3">
        <w:rPr>
          <w:rFonts w:ascii="Times New Roman" w:eastAsia="SimSun" w:hAnsi="Times New Roman" w:cs="Times New Roman"/>
          <w:lang w:eastAsia="zh-CN"/>
        </w:rPr>
        <w:t>bacteria+archaea_dustmask.fa</w:t>
      </w:r>
      <w:proofErr w:type="spellEnd"/>
      <w:r w:rsidRPr="00C308F3">
        <w:rPr>
          <w:rFonts w:ascii="Times New Roman" w:eastAsia="SimSun" w:hAnsi="Times New Roman" w:cs="Times New Roman"/>
          <w:lang w:eastAsia="zh-CN"/>
        </w:rPr>
        <w:t xml:space="preserve"> –output </w:t>
      </w:r>
      <w:proofErr w:type="spellStart"/>
      <w:r w:rsidRPr="00C308F3">
        <w:rPr>
          <w:rFonts w:ascii="Times New Roman" w:eastAsia="SimSun" w:hAnsi="Times New Roman" w:cs="Times New Roman"/>
          <w:lang w:eastAsia="zh-CN"/>
        </w:rPr>
        <w:t>megablast.db</w:t>
      </w:r>
      <w:proofErr w:type="spellEnd"/>
    </w:p>
    <w:p w14:paraId="7B141F12" w14:textId="77777777" w:rsidR="001548FB" w:rsidRPr="00627D00" w:rsidRDefault="001548FB" w:rsidP="001548FB">
      <w:pPr>
        <w:rPr>
          <w:rFonts w:ascii="Times New Roman" w:hAnsi="Times New Roman" w:cs="Times New Roman"/>
        </w:rPr>
      </w:pPr>
      <w:r w:rsidRPr="00C308F3">
        <w:rPr>
          <w:rFonts w:ascii="Times New Roman" w:hAnsi="Times New Roman" w:cs="Times New Roman"/>
        </w:rPr>
        <w:t>/path/to/</w:t>
      </w:r>
      <w:proofErr w:type="spellStart"/>
      <w:r w:rsidRPr="00C308F3">
        <w:rPr>
          <w:rFonts w:ascii="Times New Roman" w:hAnsi="Times New Roman" w:cs="Times New Roman"/>
        </w:rPr>
        <w:t>blastn</w:t>
      </w:r>
      <w:proofErr w:type="spellEnd"/>
      <w:r w:rsidRPr="00C308F3">
        <w:rPr>
          <w:rFonts w:ascii="Times New Roman" w:hAnsi="Times New Roman" w:cs="Times New Roman"/>
        </w:rPr>
        <w:t xml:space="preserve"> -query bacteria_sim10K.fa –</w:t>
      </w:r>
      <w:proofErr w:type="spellStart"/>
      <w:r w:rsidRPr="00C308F3">
        <w:rPr>
          <w:rFonts w:ascii="Times New Roman" w:hAnsi="Times New Roman" w:cs="Times New Roman"/>
        </w:rPr>
        <w:t>db</w:t>
      </w:r>
      <w:proofErr w:type="spellEnd"/>
      <w:r w:rsidRPr="00C308F3">
        <w:rPr>
          <w:rFonts w:ascii="Times New Roman" w:hAnsi="Times New Roman" w:cs="Times New Roman"/>
        </w:rPr>
        <w:t xml:space="preserve"> </w:t>
      </w:r>
      <w:proofErr w:type="spellStart"/>
      <w:r w:rsidRPr="00C308F3">
        <w:rPr>
          <w:rFonts w:ascii="Times New Roman" w:hAnsi="Times New Roman" w:cs="Times New Roman"/>
        </w:rPr>
        <w:t>megblast.db</w:t>
      </w:r>
      <w:proofErr w:type="spellEnd"/>
      <w:r w:rsidRPr="00C308F3">
        <w:rPr>
          <w:rFonts w:ascii="Times New Roman" w:hAnsi="Times New Roman" w:cs="Times New Roman"/>
        </w:rPr>
        <w:t xml:space="preserve"> -</w:t>
      </w:r>
      <w:proofErr w:type="spellStart"/>
      <w:r w:rsidRPr="00C308F3">
        <w:rPr>
          <w:rFonts w:ascii="Times New Roman" w:hAnsi="Times New Roman" w:cs="Times New Roman"/>
        </w:rPr>
        <w:t>index_name</w:t>
      </w:r>
      <w:proofErr w:type="spellEnd"/>
      <w:r w:rsidRPr="00C308F3">
        <w:rPr>
          <w:rFonts w:ascii="Times New Roman" w:hAnsi="Times New Roman" w:cs="Times New Roman"/>
        </w:rPr>
        <w:t xml:space="preserve"> </w:t>
      </w:r>
      <w:proofErr w:type="spellStart"/>
      <w:r w:rsidRPr="00C308F3">
        <w:rPr>
          <w:rFonts w:ascii="Times New Roman" w:hAnsi="Times New Roman" w:cs="Times New Roman"/>
        </w:rPr>
        <w:t>megablast.db</w:t>
      </w:r>
      <w:proofErr w:type="spellEnd"/>
      <w:r w:rsidRPr="00C308F3">
        <w:rPr>
          <w:rFonts w:ascii="Times New Roman" w:hAnsi="Times New Roman" w:cs="Times New Roman"/>
        </w:rPr>
        <w:t xml:space="preserve"> -out </w:t>
      </w:r>
      <w:proofErr w:type="spellStart"/>
      <w:r w:rsidRPr="00C308F3">
        <w:rPr>
          <w:rFonts w:ascii="Times New Roman" w:hAnsi="Times New Roman" w:cs="Times New Roman"/>
        </w:rPr>
        <w:t>megablast.out</w:t>
      </w:r>
      <w:proofErr w:type="spellEnd"/>
    </w:p>
    <w:p w14:paraId="4DF8FE95" w14:textId="77777777" w:rsidR="001548FB" w:rsidRDefault="001548FB" w:rsidP="001548FB">
      <w:pPr>
        <w:rPr>
          <w:rFonts w:ascii="Times New Roman" w:hAnsi="Times New Roman" w:cs="Times New Roman"/>
        </w:rPr>
      </w:pPr>
    </w:p>
    <w:p w14:paraId="644B7C82" w14:textId="49FFE877" w:rsidR="001548FB" w:rsidRPr="00AB195C" w:rsidRDefault="001548FB" w:rsidP="001548FB">
      <w:pPr>
        <w:rPr>
          <w:rFonts w:ascii="Times New Roman" w:hAnsi="Times New Roman" w:cs="Times New Roman"/>
          <w:i/>
        </w:rPr>
      </w:pPr>
      <w:r w:rsidRPr="00AB195C">
        <w:rPr>
          <w:rFonts w:ascii="Times New Roman" w:hAnsi="Times New Roman" w:cs="Times New Roman"/>
          <w:i/>
        </w:rPr>
        <w:lastRenderedPageBreak/>
        <w:t>Downloading whole-genome sequencing data sets of 53</w:t>
      </w:r>
      <w:r w:rsidR="002012A9">
        <w:rPr>
          <w:rFonts w:ascii="Times New Roman" w:hAnsi="Times New Roman" w:cs="Times New Roman"/>
          <w:i/>
        </w:rPr>
        <w:t>0</w:t>
      </w:r>
      <w:bookmarkStart w:id="0" w:name="_GoBack"/>
      <w:bookmarkEnd w:id="0"/>
      <w:r w:rsidRPr="00AB195C">
        <w:rPr>
          <w:rFonts w:ascii="Times New Roman" w:hAnsi="Times New Roman" w:cs="Times New Roman"/>
          <w:i/>
        </w:rPr>
        <w:t xml:space="preserve"> isolated bacterial genomes in the Short Read Archive</w:t>
      </w:r>
    </w:p>
    <w:p w14:paraId="3EF47406" w14:textId="77777777" w:rsidR="001548FB" w:rsidRDefault="001548FB" w:rsidP="001548FB">
      <w:pPr>
        <w:rPr>
          <w:rFonts w:ascii="Times New Roman" w:hAnsi="Times New Roman" w:cs="Times New Roman"/>
        </w:rPr>
      </w:pPr>
      <w:r>
        <w:rPr>
          <w:rFonts w:ascii="Times New Roman" w:hAnsi="Times New Roman" w:cs="Times New Roman"/>
        </w:rPr>
        <w:t xml:space="preserve">On the NCBI website at </w:t>
      </w:r>
      <w:hyperlink r:id="rId12" w:history="1">
        <w:r w:rsidRPr="0006247A">
          <w:rPr>
            <w:rStyle w:val="Hyperlink"/>
            <w:rFonts w:ascii="Times New Roman" w:hAnsi="Times New Roman" w:cs="Times New Roman"/>
          </w:rPr>
          <w:t>http://www.ncbi.nlm.nih.gov</w:t>
        </w:r>
      </w:hyperlink>
      <w:r>
        <w:rPr>
          <w:rFonts w:ascii="Times New Roman" w:hAnsi="Times New Roman" w:cs="Times New Roman"/>
        </w:rPr>
        <w:t>,</w:t>
      </w:r>
    </w:p>
    <w:p w14:paraId="4313DA21" w14:textId="77777777" w:rsidR="001548FB" w:rsidRPr="00627D00" w:rsidRDefault="001548FB" w:rsidP="001548FB">
      <w:pPr>
        <w:rPr>
          <w:rFonts w:ascii="Times New Roman" w:hAnsi="Times New Roman" w:cs="Times New Roman"/>
        </w:rPr>
      </w:pPr>
      <w:r>
        <w:rPr>
          <w:rFonts w:ascii="Times New Roman" w:hAnsi="Times New Roman" w:cs="Times New Roman"/>
        </w:rPr>
        <w:t>We used the following query (shown in blue) in the search field, and clicked “Search” button:</w:t>
      </w:r>
    </w:p>
    <w:p w14:paraId="6BA3F68F" w14:textId="77777777" w:rsidR="001548FB" w:rsidRPr="0024296E" w:rsidRDefault="001548FB" w:rsidP="001548FB">
      <w:pPr>
        <w:rPr>
          <w:rFonts w:ascii="Times New Roman" w:hAnsi="Times New Roman" w:cs="Times New Roman"/>
          <w:color w:val="0000FF"/>
        </w:rPr>
      </w:pPr>
      <w:r w:rsidRPr="0024296E">
        <w:rPr>
          <w:rFonts w:ascii="Times New Roman" w:hAnsi="Times New Roman" w:cs="Times New Roman"/>
          <w:color w:val="0000FF"/>
        </w:rPr>
        <w:t>("2015/1/1"[PDAT</w:t>
      </w:r>
      <w:proofErr w:type="gramStart"/>
      <w:r w:rsidRPr="0024296E">
        <w:rPr>
          <w:rFonts w:ascii="Times New Roman" w:hAnsi="Times New Roman" w:cs="Times New Roman"/>
          <w:color w:val="0000FF"/>
        </w:rPr>
        <w:t>] :</w:t>
      </w:r>
      <w:proofErr w:type="gramEnd"/>
      <w:r w:rsidRPr="0024296E">
        <w:rPr>
          <w:rFonts w:ascii="Times New Roman" w:hAnsi="Times New Roman" w:cs="Times New Roman"/>
          <w:color w:val="0000FF"/>
        </w:rPr>
        <w:t xml:space="preserve"> "2015/9/23"[PDAT]) AND ("Bacteria"[Organism] OR "Bacteria"[Organism] OR "bacteria"[All Fields]) AND ("</w:t>
      </w:r>
      <w:proofErr w:type="spellStart"/>
      <w:r w:rsidRPr="0024296E">
        <w:rPr>
          <w:rFonts w:ascii="Times New Roman" w:hAnsi="Times New Roman" w:cs="Times New Roman"/>
          <w:color w:val="0000FF"/>
        </w:rPr>
        <w:t>biomol</w:t>
      </w:r>
      <w:proofErr w:type="spellEnd"/>
      <w:r w:rsidRPr="0024296E">
        <w:rPr>
          <w:rFonts w:ascii="Times New Roman" w:hAnsi="Times New Roman" w:cs="Times New Roman"/>
          <w:color w:val="0000FF"/>
        </w:rPr>
        <w:t xml:space="preserve"> </w:t>
      </w:r>
      <w:proofErr w:type="spellStart"/>
      <w:r w:rsidRPr="0024296E">
        <w:rPr>
          <w:rFonts w:ascii="Times New Roman" w:hAnsi="Times New Roman" w:cs="Times New Roman"/>
          <w:color w:val="0000FF"/>
        </w:rPr>
        <w:t>dna</w:t>
      </w:r>
      <w:proofErr w:type="spellEnd"/>
      <w:r w:rsidRPr="0024296E">
        <w:rPr>
          <w:rFonts w:ascii="Times New Roman" w:hAnsi="Times New Roman" w:cs="Times New Roman"/>
          <w:color w:val="0000FF"/>
        </w:rPr>
        <w:t xml:space="preserve">"[Properties] AND "strategy </w:t>
      </w:r>
      <w:proofErr w:type="spellStart"/>
      <w:r w:rsidRPr="0024296E">
        <w:rPr>
          <w:rFonts w:ascii="Times New Roman" w:hAnsi="Times New Roman" w:cs="Times New Roman"/>
          <w:color w:val="0000FF"/>
        </w:rPr>
        <w:t>wgs</w:t>
      </w:r>
      <w:proofErr w:type="spellEnd"/>
      <w:r w:rsidRPr="0024296E">
        <w:rPr>
          <w:rFonts w:ascii="Times New Roman" w:hAnsi="Times New Roman" w:cs="Times New Roman"/>
          <w:color w:val="0000FF"/>
        </w:rPr>
        <w:t>"[Properties])</w:t>
      </w:r>
    </w:p>
    <w:p w14:paraId="0C36AC3C" w14:textId="77777777" w:rsidR="001548FB" w:rsidRPr="00F9422B" w:rsidRDefault="001548FB" w:rsidP="001548FB">
      <w:pPr>
        <w:rPr>
          <w:rFonts w:ascii="Times New Roman" w:hAnsi="Times New Roman" w:cs="Times New Roman"/>
        </w:rPr>
      </w:pPr>
      <w:r>
        <w:rPr>
          <w:rFonts w:ascii="Times New Roman" w:hAnsi="Times New Roman" w:cs="Times New Roman"/>
        </w:rPr>
        <w:t xml:space="preserve">On </w:t>
      </w:r>
      <w:r w:rsidRPr="00F9422B">
        <w:rPr>
          <w:rFonts w:ascii="Times New Roman" w:hAnsi="Times New Roman" w:cs="Times New Roman"/>
        </w:rPr>
        <w:t xml:space="preserve">the result webpage, we followed the “SRA” link under “Genomes”. </w:t>
      </w:r>
    </w:p>
    <w:p w14:paraId="287A3D02" w14:textId="77777777" w:rsidR="001548FB" w:rsidRPr="00F9422B" w:rsidRDefault="001548FB" w:rsidP="001548FB">
      <w:pPr>
        <w:rPr>
          <w:rFonts w:ascii="Times New Roman" w:hAnsi="Times New Roman" w:cs="Times New Roman"/>
        </w:rPr>
      </w:pPr>
      <w:r w:rsidRPr="00F9422B">
        <w:rPr>
          <w:rFonts w:ascii="Times New Roman" w:hAnsi="Times New Roman" w:cs="Times New Roman"/>
        </w:rPr>
        <w:t>In the list of search results, we clicked “Send to:</w:t>
      </w:r>
      <w:proofErr w:type="gramStart"/>
      <w:r w:rsidRPr="00F9422B">
        <w:rPr>
          <w:rFonts w:ascii="Times New Roman" w:hAnsi="Times New Roman" w:cs="Times New Roman"/>
        </w:rPr>
        <w:t>”,</w:t>
      </w:r>
      <w:proofErr w:type="gramEnd"/>
      <w:r w:rsidRPr="00F9422B">
        <w:rPr>
          <w:rFonts w:ascii="Times New Roman" w:hAnsi="Times New Roman" w:cs="Times New Roman"/>
        </w:rPr>
        <w:t xml:space="preserve"> chose “File” and format “</w:t>
      </w:r>
      <w:proofErr w:type="spellStart"/>
      <w:r w:rsidRPr="00F9422B">
        <w:rPr>
          <w:rFonts w:ascii="Times New Roman" w:hAnsi="Times New Roman" w:cs="Times New Roman"/>
        </w:rPr>
        <w:t>Runinfo</w:t>
      </w:r>
      <w:proofErr w:type="spellEnd"/>
      <w:r w:rsidRPr="00F9422B">
        <w:rPr>
          <w:rFonts w:ascii="Times New Roman" w:hAnsi="Times New Roman" w:cs="Times New Roman"/>
        </w:rPr>
        <w:t>” to  create and download a file providing a summary of the experiments.</w:t>
      </w:r>
    </w:p>
    <w:p w14:paraId="74834CF1" w14:textId="77777777" w:rsidR="001548FB" w:rsidRPr="00F9422B" w:rsidRDefault="001548FB" w:rsidP="001548FB">
      <w:pPr>
        <w:rPr>
          <w:rFonts w:ascii="Times New Roman" w:hAnsi="Times New Roman" w:cs="Times New Roman"/>
        </w:rPr>
      </w:pPr>
      <w:r w:rsidRPr="00F9422B">
        <w:rPr>
          <w:rFonts w:ascii="Times New Roman" w:hAnsi="Times New Roman" w:cs="Times New Roman"/>
        </w:rPr>
        <w:t>Then we selected the experiments using HiSeq and MiSeq technology with spots (reads) between 200,000 and 2,000,000.</w:t>
      </w:r>
    </w:p>
    <w:p w14:paraId="6C2BA3DF" w14:textId="77777777" w:rsidR="001548FB" w:rsidRPr="00F9422B" w:rsidRDefault="001548FB" w:rsidP="001548FB">
      <w:pPr>
        <w:rPr>
          <w:rFonts w:ascii="Times New Roman" w:hAnsi="Times New Roman" w:cs="Times New Roman"/>
        </w:rPr>
      </w:pPr>
    </w:p>
    <w:p w14:paraId="20644EA3" w14:textId="19CBFD04" w:rsidR="00A3250E" w:rsidRPr="00F9422B" w:rsidRDefault="00A3250E" w:rsidP="00A3250E">
      <w:pPr>
        <w:rPr>
          <w:rFonts w:ascii="Times New Roman" w:hAnsi="Times New Roman" w:cs="Times New Roman"/>
        </w:rPr>
      </w:pPr>
      <w:r w:rsidRPr="00F9422B">
        <w:rPr>
          <w:rFonts w:ascii="Times New Roman" w:hAnsi="Times New Roman" w:cs="Times New Roman"/>
        </w:rPr>
        <w:t>Centrifuge takes 8 hours 34 minutes, Kraken takes 7 hours 12 minutes, and Mega</w:t>
      </w:r>
      <w:r w:rsidR="00F9422B" w:rsidRPr="00F9422B">
        <w:rPr>
          <w:rFonts w:ascii="Times New Roman" w:hAnsi="Times New Roman" w:cs="Times New Roman"/>
        </w:rPr>
        <w:t>BLAST</w:t>
      </w:r>
      <w:r w:rsidRPr="00F9422B">
        <w:rPr>
          <w:rFonts w:ascii="Times New Roman" w:hAnsi="Times New Roman" w:cs="Times New Roman"/>
        </w:rPr>
        <w:t xml:space="preserve"> takes 2 hours 36 minutes for building their respective indexes of ~4,300 prokaryotes.  Centrifuge and Kraken allow for faster index building when using multiple CPU cores.</w:t>
      </w:r>
    </w:p>
    <w:p w14:paraId="1F8BE48E" w14:textId="77777777" w:rsidR="00A3250E" w:rsidRDefault="00A3250E" w:rsidP="001548FB">
      <w:pPr>
        <w:rPr>
          <w:rFonts w:ascii="Times New Roman" w:hAnsi="Times New Roman" w:cs="Times New Roman"/>
        </w:rPr>
      </w:pPr>
    </w:p>
    <w:p w14:paraId="613A989F" w14:textId="77777777" w:rsidR="001548FB" w:rsidRPr="00963B4A" w:rsidRDefault="001548FB" w:rsidP="001548FB">
      <w:pPr>
        <w:pStyle w:val="Heading2"/>
        <w:rPr>
          <w:rFonts w:ascii="Arial" w:hAnsi="Arial" w:cs="Arial"/>
          <w:color w:val="auto"/>
          <w:sz w:val="32"/>
          <w:szCs w:val="32"/>
          <w:lang w:eastAsia="ko-KR"/>
        </w:rPr>
      </w:pPr>
      <w:r w:rsidRPr="00963B4A">
        <w:rPr>
          <w:rFonts w:ascii="Arial" w:hAnsi="Arial" w:cs="Arial"/>
          <w:color w:val="auto"/>
          <w:sz w:val="32"/>
          <w:szCs w:val="32"/>
          <w:lang w:eastAsia="ko-KR"/>
        </w:rPr>
        <w:t>References</w:t>
      </w:r>
    </w:p>
    <w:p w14:paraId="1FFDFA49" w14:textId="77777777" w:rsidR="001548FB" w:rsidRDefault="001548FB" w:rsidP="001548FB">
      <w:pPr>
        <w:rPr>
          <w:rFonts w:ascii="Times New Roman" w:hAnsi="Times New Roman" w:cs="Times New Roman"/>
        </w:rPr>
      </w:pPr>
    </w:p>
    <w:p w14:paraId="320D87D1" w14:textId="77777777" w:rsidR="0064607F" w:rsidRPr="0064607F" w:rsidRDefault="001548FB" w:rsidP="0064607F">
      <w:pPr>
        <w:pStyle w:val="EndNoteBibliography"/>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1" w:name="_ENREF_1"/>
      <w:r w:rsidR="0064607F" w:rsidRPr="0064607F">
        <w:rPr>
          <w:noProof/>
        </w:rPr>
        <w:t>1.</w:t>
      </w:r>
      <w:r w:rsidR="0064607F" w:rsidRPr="0064607F">
        <w:rPr>
          <w:noProof/>
        </w:rPr>
        <w:tab/>
        <w:t xml:space="preserve">Morgulis A, Gertz EM, Schaffer AA, Agarwala R: </w:t>
      </w:r>
      <w:r w:rsidR="0064607F" w:rsidRPr="0064607F">
        <w:rPr>
          <w:b/>
          <w:noProof/>
        </w:rPr>
        <w:t>A fast and symmetric DUST implementation to mask low-complexity DNA sequences.</w:t>
      </w:r>
      <w:r w:rsidR="0064607F" w:rsidRPr="0064607F">
        <w:rPr>
          <w:noProof/>
        </w:rPr>
        <w:t xml:space="preserve"> </w:t>
      </w:r>
      <w:r w:rsidR="0064607F" w:rsidRPr="0064607F">
        <w:rPr>
          <w:i/>
          <w:noProof/>
        </w:rPr>
        <w:t xml:space="preserve">J Comput Biol </w:t>
      </w:r>
      <w:r w:rsidR="0064607F" w:rsidRPr="0064607F">
        <w:rPr>
          <w:noProof/>
        </w:rPr>
        <w:t xml:space="preserve">2006, </w:t>
      </w:r>
      <w:r w:rsidR="0064607F" w:rsidRPr="0064607F">
        <w:rPr>
          <w:b/>
          <w:noProof/>
        </w:rPr>
        <w:t>13:</w:t>
      </w:r>
      <w:r w:rsidR="0064607F" w:rsidRPr="0064607F">
        <w:rPr>
          <w:noProof/>
        </w:rPr>
        <w:t>1028-1040.</w:t>
      </w:r>
      <w:bookmarkEnd w:id="1"/>
    </w:p>
    <w:p w14:paraId="4CD90F31" w14:textId="4FA96ED4" w:rsidR="001548FB" w:rsidRPr="008E4F8A" w:rsidRDefault="001548FB" w:rsidP="001548FB">
      <w:pPr>
        <w:rPr>
          <w:rFonts w:ascii="Times New Roman" w:hAnsi="Times New Roman" w:cs="Times New Roman"/>
        </w:rPr>
      </w:pPr>
      <w:r>
        <w:rPr>
          <w:rFonts w:ascii="Times New Roman" w:hAnsi="Times New Roman" w:cs="Times New Roman"/>
        </w:rPr>
        <w:fldChar w:fldCharType="end"/>
      </w:r>
    </w:p>
    <w:p w14:paraId="3E28AF0E" w14:textId="77777777" w:rsidR="001548FB" w:rsidRPr="001C434E" w:rsidRDefault="001548FB" w:rsidP="001548FB"/>
    <w:p w14:paraId="39D08746" w14:textId="77777777" w:rsidR="001548FB" w:rsidRPr="001A2FEA" w:rsidRDefault="001548FB" w:rsidP="001548FB"/>
    <w:p w14:paraId="3B8AC90D" w14:textId="7802CA55" w:rsidR="009128A0" w:rsidRPr="001548FB" w:rsidRDefault="009128A0" w:rsidP="001548FB"/>
    <w:sectPr w:rsidR="009128A0" w:rsidRPr="001548FB" w:rsidSect="002A41B6">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Malgun Gothic">
    <w:charset w:val="81"/>
    <w:family w:val="swiss"/>
    <w:pitch w:val="variable"/>
    <w:sig w:usb0="9000002F" w:usb1="29D77CFB" w:usb2="00000012" w:usb3="00000000" w:csb0="00080001" w:csb1="00000000"/>
  </w:font>
  <w:font w:name="SimSun">
    <w:altName w:val="宋体"/>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D0F75"/>
    <w:multiLevelType w:val="hybridMultilevel"/>
    <w:tmpl w:val="7CD462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4FF0F62"/>
    <w:multiLevelType w:val="hybridMultilevel"/>
    <w:tmpl w:val="987074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EFF2EDE"/>
    <w:multiLevelType w:val="hybridMultilevel"/>
    <w:tmpl w:val="14DCC1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A9815AB"/>
    <w:multiLevelType w:val="hybridMultilevel"/>
    <w:tmpl w:val="0D7A47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EDC0690"/>
    <w:multiLevelType w:val="hybridMultilevel"/>
    <w:tmpl w:val="E66EBD3E"/>
    <w:lvl w:ilvl="0" w:tplc="989658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Bi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9dtws27vav5qe20dox52z6v9wtddf29fz0&quot;&gt;My EndNote Library&lt;record-ids&gt;&lt;item&gt;125&lt;/item&gt;&lt;/record-ids&gt;&lt;/item&gt;&lt;/Libraries&gt;"/>
  </w:docVars>
  <w:rsids>
    <w:rsidRoot w:val="00976E39"/>
    <w:rsid w:val="0000044A"/>
    <w:rsid w:val="0000061B"/>
    <w:rsid w:val="00000A62"/>
    <w:rsid w:val="000023E5"/>
    <w:rsid w:val="000040DB"/>
    <w:rsid w:val="0000477F"/>
    <w:rsid w:val="00005959"/>
    <w:rsid w:val="00005C44"/>
    <w:rsid w:val="000073D2"/>
    <w:rsid w:val="00007660"/>
    <w:rsid w:val="00010D93"/>
    <w:rsid w:val="00011729"/>
    <w:rsid w:val="00011E77"/>
    <w:rsid w:val="00011E93"/>
    <w:rsid w:val="00012AA4"/>
    <w:rsid w:val="00012D2C"/>
    <w:rsid w:val="000137C4"/>
    <w:rsid w:val="00013F9D"/>
    <w:rsid w:val="00014233"/>
    <w:rsid w:val="00014DCD"/>
    <w:rsid w:val="00015119"/>
    <w:rsid w:val="0001520F"/>
    <w:rsid w:val="000160B2"/>
    <w:rsid w:val="00016663"/>
    <w:rsid w:val="00017128"/>
    <w:rsid w:val="00020804"/>
    <w:rsid w:val="0002098F"/>
    <w:rsid w:val="00020D2B"/>
    <w:rsid w:val="00020F66"/>
    <w:rsid w:val="00020F6B"/>
    <w:rsid w:val="000237A7"/>
    <w:rsid w:val="00023CF9"/>
    <w:rsid w:val="00023F9C"/>
    <w:rsid w:val="00024C6B"/>
    <w:rsid w:val="00025E68"/>
    <w:rsid w:val="0002703D"/>
    <w:rsid w:val="00027CB5"/>
    <w:rsid w:val="0003011D"/>
    <w:rsid w:val="000301A3"/>
    <w:rsid w:val="00030884"/>
    <w:rsid w:val="00030E31"/>
    <w:rsid w:val="0003104F"/>
    <w:rsid w:val="00034263"/>
    <w:rsid w:val="00034A19"/>
    <w:rsid w:val="00034F50"/>
    <w:rsid w:val="00035564"/>
    <w:rsid w:val="000357A0"/>
    <w:rsid w:val="00035938"/>
    <w:rsid w:val="00036A42"/>
    <w:rsid w:val="00036BE7"/>
    <w:rsid w:val="00037639"/>
    <w:rsid w:val="000405C9"/>
    <w:rsid w:val="00040DDC"/>
    <w:rsid w:val="00041F7B"/>
    <w:rsid w:val="0004272E"/>
    <w:rsid w:val="00042916"/>
    <w:rsid w:val="00045645"/>
    <w:rsid w:val="00045C72"/>
    <w:rsid w:val="0004611E"/>
    <w:rsid w:val="00046607"/>
    <w:rsid w:val="00046BE7"/>
    <w:rsid w:val="00046C3B"/>
    <w:rsid w:val="00047863"/>
    <w:rsid w:val="00047879"/>
    <w:rsid w:val="00047DA7"/>
    <w:rsid w:val="000503B2"/>
    <w:rsid w:val="00050718"/>
    <w:rsid w:val="000511F1"/>
    <w:rsid w:val="00053AEE"/>
    <w:rsid w:val="00053DB7"/>
    <w:rsid w:val="00055661"/>
    <w:rsid w:val="000565B7"/>
    <w:rsid w:val="000568BD"/>
    <w:rsid w:val="00057135"/>
    <w:rsid w:val="000607D9"/>
    <w:rsid w:val="0006118D"/>
    <w:rsid w:val="00061A3D"/>
    <w:rsid w:val="0006247A"/>
    <w:rsid w:val="00062E77"/>
    <w:rsid w:val="00062F35"/>
    <w:rsid w:val="0006412A"/>
    <w:rsid w:val="000645E6"/>
    <w:rsid w:val="00064EEB"/>
    <w:rsid w:val="00064F74"/>
    <w:rsid w:val="00066209"/>
    <w:rsid w:val="00070E9F"/>
    <w:rsid w:val="0007131D"/>
    <w:rsid w:val="000721D6"/>
    <w:rsid w:val="0007334D"/>
    <w:rsid w:val="000735F6"/>
    <w:rsid w:val="00073DC7"/>
    <w:rsid w:val="00075D2F"/>
    <w:rsid w:val="00076B88"/>
    <w:rsid w:val="00076D1D"/>
    <w:rsid w:val="00076EB2"/>
    <w:rsid w:val="00080002"/>
    <w:rsid w:val="00080FC6"/>
    <w:rsid w:val="000816CD"/>
    <w:rsid w:val="00082BDE"/>
    <w:rsid w:val="00082E43"/>
    <w:rsid w:val="00083C1F"/>
    <w:rsid w:val="0008406A"/>
    <w:rsid w:val="0008710A"/>
    <w:rsid w:val="0009022D"/>
    <w:rsid w:val="00090828"/>
    <w:rsid w:val="00090CBE"/>
    <w:rsid w:val="0009185D"/>
    <w:rsid w:val="00091C13"/>
    <w:rsid w:val="00091F00"/>
    <w:rsid w:val="00094D95"/>
    <w:rsid w:val="00095029"/>
    <w:rsid w:val="00095762"/>
    <w:rsid w:val="00095C4F"/>
    <w:rsid w:val="000960FA"/>
    <w:rsid w:val="00096679"/>
    <w:rsid w:val="00096699"/>
    <w:rsid w:val="0009680E"/>
    <w:rsid w:val="000A07B2"/>
    <w:rsid w:val="000A0C00"/>
    <w:rsid w:val="000A1A12"/>
    <w:rsid w:val="000A227C"/>
    <w:rsid w:val="000A2BB5"/>
    <w:rsid w:val="000A3065"/>
    <w:rsid w:val="000A4AF5"/>
    <w:rsid w:val="000A6CE8"/>
    <w:rsid w:val="000A778F"/>
    <w:rsid w:val="000B0CB1"/>
    <w:rsid w:val="000B1187"/>
    <w:rsid w:val="000B19AC"/>
    <w:rsid w:val="000B3BBF"/>
    <w:rsid w:val="000B3EEE"/>
    <w:rsid w:val="000B4F2A"/>
    <w:rsid w:val="000B644E"/>
    <w:rsid w:val="000B66F8"/>
    <w:rsid w:val="000B7532"/>
    <w:rsid w:val="000B75A7"/>
    <w:rsid w:val="000B7ECB"/>
    <w:rsid w:val="000C09B3"/>
    <w:rsid w:val="000C3304"/>
    <w:rsid w:val="000C39C8"/>
    <w:rsid w:val="000C3C33"/>
    <w:rsid w:val="000C4292"/>
    <w:rsid w:val="000C49DE"/>
    <w:rsid w:val="000C50C9"/>
    <w:rsid w:val="000C583E"/>
    <w:rsid w:val="000C5D3E"/>
    <w:rsid w:val="000C6123"/>
    <w:rsid w:val="000C64A1"/>
    <w:rsid w:val="000C736F"/>
    <w:rsid w:val="000D1596"/>
    <w:rsid w:val="000D171C"/>
    <w:rsid w:val="000D22D8"/>
    <w:rsid w:val="000D35EE"/>
    <w:rsid w:val="000D370A"/>
    <w:rsid w:val="000D3BCA"/>
    <w:rsid w:val="000D3E1B"/>
    <w:rsid w:val="000D40A3"/>
    <w:rsid w:val="000D5B40"/>
    <w:rsid w:val="000D65E1"/>
    <w:rsid w:val="000E0582"/>
    <w:rsid w:val="000E08B7"/>
    <w:rsid w:val="000E0A2F"/>
    <w:rsid w:val="000E1846"/>
    <w:rsid w:val="000E2358"/>
    <w:rsid w:val="000E27EA"/>
    <w:rsid w:val="000E2830"/>
    <w:rsid w:val="000E5ACA"/>
    <w:rsid w:val="000E60D8"/>
    <w:rsid w:val="000E7645"/>
    <w:rsid w:val="000E79CA"/>
    <w:rsid w:val="000F01E8"/>
    <w:rsid w:val="000F18C2"/>
    <w:rsid w:val="000F24B9"/>
    <w:rsid w:val="000F4763"/>
    <w:rsid w:val="000F5B89"/>
    <w:rsid w:val="000F5E47"/>
    <w:rsid w:val="0010092C"/>
    <w:rsid w:val="00101EED"/>
    <w:rsid w:val="00104AE3"/>
    <w:rsid w:val="0010595E"/>
    <w:rsid w:val="00106F01"/>
    <w:rsid w:val="00110079"/>
    <w:rsid w:val="00110144"/>
    <w:rsid w:val="0011088D"/>
    <w:rsid w:val="001114A5"/>
    <w:rsid w:val="001116AA"/>
    <w:rsid w:val="00111E46"/>
    <w:rsid w:val="00112691"/>
    <w:rsid w:val="001127E4"/>
    <w:rsid w:val="00112CAB"/>
    <w:rsid w:val="001133D1"/>
    <w:rsid w:val="0011433A"/>
    <w:rsid w:val="00114558"/>
    <w:rsid w:val="00114C1E"/>
    <w:rsid w:val="001155F3"/>
    <w:rsid w:val="0011701F"/>
    <w:rsid w:val="0011736D"/>
    <w:rsid w:val="001179D6"/>
    <w:rsid w:val="00120E1B"/>
    <w:rsid w:val="00123910"/>
    <w:rsid w:val="00124C24"/>
    <w:rsid w:val="00124DED"/>
    <w:rsid w:val="00125016"/>
    <w:rsid w:val="001259CC"/>
    <w:rsid w:val="00126480"/>
    <w:rsid w:val="00126D5B"/>
    <w:rsid w:val="00127AEB"/>
    <w:rsid w:val="00130035"/>
    <w:rsid w:val="001302BA"/>
    <w:rsid w:val="00130E17"/>
    <w:rsid w:val="001345BC"/>
    <w:rsid w:val="001348AF"/>
    <w:rsid w:val="001376D0"/>
    <w:rsid w:val="0013796D"/>
    <w:rsid w:val="00140AB6"/>
    <w:rsid w:val="00140C69"/>
    <w:rsid w:val="00142DE6"/>
    <w:rsid w:val="00142E86"/>
    <w:rsid w:val="00143377"/>
    <w:rsid w:val="00144553"/>
    <w:rsid w:val="00146CE0"/>
    <w:rsid w:val="00147039"/>
    <w:rsid w:val="00147875"/>
    <w:rsid w:val="00147A3E"/>
    <w:rsid w:val="00147B43"/>
    <w:rsid w:val="00150219"/>
    <w:rsid w:val="001508D6"/>
    <w:rsid w:val="00150D30"/>
    <w:rsid w:val="00151D70"/>
    <w:rsid w:val="001528A0"/>
    <w:rsid w:val="00152C6F"/>
    <w:rsid w:val="0015419D"/>
    <w:rsid w:val="001542BB"/>
    <w:rsid w:val="0015449F"/>
    <w:rsid w:val="001548FB"/>
    <w:rsid w:val="00154D33"/>
    <w:rsid w:val="00154FF1"/>
    <w:rsid w:val="001552AF"/>
    <w:rsid w:val="00155E03"/>
    <w:rsid w:val="0015617A"/>
    <w:rsid w:val="00157BDA"/>
    <w:rsid w:val="0016052A"/>
    <w:rsid w:val="00160876"/>
    <w:rsid w:val="00160BD9"/>
    <w:rsid w:val="00161EC0"/>
    <w:rsid w:val="00162704"/>
    <w:rsid w:val="00162C2B"/>
    <w:rsid w:val="00162D44"/>
    <w:rsid w:val="0016346A"/>
    <w:rsid w:val="00163865"/>
    <w:rsid w:val="0016386D"/>
    <w:rsid w:val="00163B24"/>
    <w:rsid w:val="00163BD4"/>
    <w:rsid w:val="001648E0"/>
    <w:rsid w:val="00164FA2"/>
    <w:rsid w:val="00165314"/>
    <w:rsid w:val="00165812"/>
    <w:rsid w:val="0016601A"/>
    <w:rsid w:val="0016788F"/>
    <w:rsid w:val="0017117C"/>
    <w:rsid w:val="001718DA"/>
    <w:rsid w:val="001728EA"/>
    <w:rsid w:val="00173182"/>
    <w:rsid w:val="0017404D"/>
    <w:rsid w:val="00174275"/>
    <w:rsid w:val="001747C3"/>
    <w:rsid w:val="001748BA"/>
    <w:rsid w:val="0017779D"/>
    <w:rsid w:val="00180E05"/>
    <w:rsid w:val="0018148F"/>
    <w:rsid w:val="00182A81"/>
    <w:rsid w:val="0018336B"/>
    <w:rsid w:val="00184F35"/>
    <w:rsid w:val="001853C9"/>
    <w:rsid w:val="0018582F"/>
    <w:rsid w:val="00185915"/>
    <w:rsid w:val="001859BC"/>
    <w:rsid w:val="00186C12"/>
    <w:rsid w:val="0018780D"/>
    <w:rsid w:val="00190263"/>
    <w:rsid w:val="00190652"/>
    <w:rsid w:val="0019096B"/>
    <w:rsid w:val="00192CBF"/>
    <w:rsid w:val="00192D55"/>
    <w:rsid w:val="00192E56"/>
    <w:rsid w:val="0019366D"/>
    <w:rsid w:val="001939EC"/>
    <w:rsid w:val="001950AC"/>
    <w:rsid w:val="00195706"/>
    <w:rsid w:val="00195963"/>
    <w:rsid w:val="00195AC0"/>
    <w:rsid w:val="00196691"/>
    <w:rsid w:val="0019688B"/>
    <w:rsid w:val="00196E6B"/>
    <w:rsid w:val="00197B5F"/>
    <w:rsid w:val="001A2D37"/>
    <w:rsid w:val="001A2E2F"/>
    <w:rsid w:val="001A2FEA"/>
    <w:rsid w:val="001A42A1"/>
    <w:rsid w:val="001A4931"/>
    <w:rsid w:val="001A53C7"/>
    <w:rsid w:val="001A6D1D"/>
    <w:rsid w:val="001A7245"/>
    <w:rsid w:val="001A7999"/>
    <w:rsid w:val="001B0804"/>
    <w:rsid w:val="001B211C"/>
    <w:rsid w:val="001B358A"/>
    <w:rsid w:val="001B37FB"/>
    <w:rsid w:val="001B3C4C"/>
    <w:rsid w:val="001B4394"/>
    <w:rsid w:val="001B4B23"/>
    <w:rsid w:val="001B51A3"/>
    <w:rsid w:val="001B5AC8"/>
    <w:rsid w:val="001B5DF5"/>
    <w:rsid w:val="001B6283"/>
    <w:rsid w:val="001B653E"/>
    <w:rsid w:val="001C102F"/>
    <w:rsid w:val="001C2049"/>
    <w:rsid w:val="001C3091"/>
    <w:rsid w:val="001C4092"/>
    <w:rsid w:val="001C42A9"/>
    <w:rsid w:val="001C434E"/>
    <w:rsid w:val="001C4415"/>
    <w:rsid w:val="001C4CF6"/>
    <w:rsid w:val="001C50DA"/>
    <w:rsid w:val="001C5722"/>
    <w:rsid w:val="001C681C"/>
    <w:rsid w:val="001C6A38"/>
    <w:rsid w:val="001C6D42"/>
    <w:rsid w:val="001C6E2F"/>
    <w:rsid w:val="001C7358"/>
    <w:rsid w:val="001D2817"/>
    <w:rsid w:val="001D4512"/>
    <w:rsid w:val="001D45BA"/>
    <w:rsid w:val="001D4C97"/>
    <w:rsid w:val="001D6246"/>
    <w:rsid w:val="001D7E6B"/>
    <w:rsid w:val="001E0026"/>
    <w:rsid w:val="001E09DC"/>
    <w:rsid w:val="001E1014"/>
    <w:rsid w:val="001E123B"/>
    <w:rsid w:val="001E1B75"/>
    <w:rsid w:val="001E26DF"/>
    <w:rsid w:val="001E4673"/>
    <w:rsid w:val="001E4822"/>
    <w:rsid w:val="001E49BD"/>
    <w:rsid w:val="001E6EBD"/>
    <w:rsid w:val="001F0635"/>
    <w:rsid w:val="001F18F7"/>
    <w:rsid w:val="001F2F48"/>
    <w:rsid w:val="001F3817"/>
    <w:rsid w:val="001F4350"/>
    <w:rsid w:val="001F5DEC"/>
    <w:rsid w:val="001F65A2"/>
    <w:rsid w:val="002012A9"/>
    <w:rsid w:val="00201443"/>
    <w:rsid w:val="00201662"/>
    <w:rsid w:val="00201ADE"/>
    <w:rsid w:val="0020267E"/>
    <w:rsid w:val="0020306E"/>
    <w:rsid w:val="0020340C"/>
    <w:rsid w:val="00203A2A"/>
    <w:rsid w:val="00204DE1"/>
    <w:rsid w:val="00205145"/>
    <w:rsid w:val="00205622"/>
    <w:rsid w:val="00205B97"/>
    <w:rsid w:val="00205D4F"/>
    <w:rsid w:val="0020625A"/>
    <w:rsid w:val="0020697F"/>
    <w:rsid w:val="00207595"/>
    <w:rsid w:val="00207FD7"/>
    <w:rsid w:val="002110FE"/>
    <w:rsid w:val="00211603"/>
    <w:rsid w:val="002116B9"/>
    <w:rsid w:val="002117A5"/>
    <w:rsid w:val="00211CDF"/>
    <w:rsid w:val="00212355"/>
    <w:rsid w:val="00212ABA"/>
    <w:rsid w:val="00212F31"/>
    <w:rsid w:val="00215023"/>
    <w:rsid w:val="00217C34"/>
    <w:rsid w:val="00217E26"/>
    <w:rsid w:val="00221344"/>
    <w:rsid w:val="00221537"/>
    <w:rsid w:val="00221FF3"/>
    <w:rsid w:val="002229F2"/>
    <w:rsid w:val="00222FF2"/>
    <w:rsid w:val="00223613"/>
    <w:rsid w:val="00223FDC"/>
    <w:rsid w:val="002262A2"/>
    <w:rsid w:val="0023090A"/>
    <w:rsid w:val="00230D02"/>
    <w:rsid w:val="00231103"/>
    <w:rsid w:val="002320A1"/>
    <w:rsid w:val="00232A78"/>
    <w:rsid w:val="00233083"/>
    <w:rsid w:val="00233469"/>
    <w:rsid w:val="00234B4D"/>
    <w:rsid w:val="00235DE0"/>
    <w:rsid w:val="002361B4"/>
    <w:rsid w:val="00237FB6"/>
    <w:rsid w:val="00240E7C"/>
    <w:rsid w:val="0024104D"/>
    <w:rsid w:val="00241BB5"/>
    <w:rsid w:val="0024296E"/>
    <w:rsid w:val="00243358"/>
    <w:rsid w:val="00243923"/>
    <w:rsid w:val="00246C1D"/>
    <w:rsid w:val="00247468"/>
    <w:rsid w:val="00247CBA"/>
    <w:rsid w:val="00247E2E"/>
    <w:rsid w:val="00250632"/>
    <w:rsid w:val="00250AF8"/>
    <w:rsid w:val="00251FA8"/>
    <w:rsid w:val="00252C49"/>
    <w:rsid w:val="002530DB"/>
    <w:rsid w:val="002536F0"/>
    <w:rsid w:val="0025461E"/>
    <w:rsid w:val="00255589"/>
    <w:rsid w:val="00255BB2"/>
    <w:rsid w:val="002567AD"/>
    <w:rsid w:val="0025766B"/>
    <w:rsid w:val="00257907"/>
    <w:rsid w:val="00257BE5"/>
    <w:rsid w:val="002601CA"/>
    <w:rsid w:val="00260619"/>
    <w:rsid w:val="00261C2B"/>
    <w:rsid w:val="0026287C"/>
    <w:rsid w:val="00262D97"/>
    <w:rsid w:val="00263DB3"/>
    <w:rsid w:val="0026407A"/>
    <w:rsid w:val="0026407E"/>
    <w:rsid w:val="00264A8D"/>
    <w:rsid w:val="002650BD"/>
    <w:rsid w:val="00265C80"/>
    <w:rsid w:val="00266675"/>
    <w:rsid w:val="0026771F"/>
    <w:rsid w:val="002679D4"/>
    <w:rsid w:val="00267FFA"/>
    <w:rsid w:val="002705F2"/>
    <w:rsid w:val="00271117"/>
    <w:rsid w:val="002717EF"/>
    <w:rsid w:val="00271B16"/>
    <w:rsid w:val="002737B8"/>
    <w:rsid w:val="0027380B"/>
    <w:rsid w:val="00276C49"/>
    <w:rsid w:val="002778C2"/>
    <w:rsid w:val="00277B76"/>
    <w:rsid w:val="00277E73"/>
    <w:rsid w:val="00280648"/>
    <w:rsid w:val="0028094E"/>
    <w:rsid w:val="00280A5F"/>
    <w:rsid w:val="002814E4"/>
    <w:rsid w:val="002818C4"/>
    <w:rsid w:val="00282CCC"/>
    <w:rsid w:val="002841C3"/>
    <w:rsid w:val="00284A05"/>
    <w:rsid w:val="00285955"/>
    <w:rsid w:val="002864E9"/>
    <w:rsid w:val="0029133C"/>
    <w:rsid w:val="00291FAC"/>
    <w:rsid w:val="00292562"/>
    <w:rsid w:val="002925F6"/>
    <w:rsid w:val="0029277B"/>
    <w:rsid w:val="0029285E"/>
    <w:rsid w:val="00293570"/>
    <w:rsid w:val="002941C4"/>
    <w:rsid w:val="0029505A"/>
    <w:rsid w:val="00295279"/>
    <w:rsid w:val="002953AE"/>
    <w:rsid w:val="00297D82"/>
    <w:rsid w:val="002A1769"/>
    <w:rsid w:val="002A17C6"/>
    <w:rsid w:val="002A22E7"/>
    <w:rsid w:val="002A256F"/>
    <w:rsid w:val="002A41B6"/>
    <w:rsid w:val="002A4EB0"/>
    <w:rsid w:val="002A52C5"/>
    <w:rsid w:val="002A53F4"/>
    <w:rsid w:val="002A65B8"/>
    <w:rsid w:val="002A669A"/>
    <w:rsid w:val="002A66D3"/>
    <w:rsid w:val="002A6910"/>
    <w:rsid w:val="002A76B7"/>
    <w:rsid w:val="002B141A"/>
    <w:rsid w:val="002B1ADB"/>
    <w:rsid w:val="002B3B97"/>
    <w:rsid w:val="002B42A7"/>
    <w:rsid w:val="002B439B"/>
    <w:rsid w:val="002B505E"/>
    <w:rsid w:val="002B535B"/>
    <w:rsid w:val="002B55C5"/>
    <w:rsid w:val="002B65A1"/>
    <w:rsid w:val="002B6BD0"/>
    <w:rsid w:val="002B7525"/>
    <w:rsid w:val="002B7624"/>
    <w:rsid w:val="002B7A9E"/>
    <w:rsid w:val="002C11A3"/>
    <w:rsid w:val="002C2055"/>
    <w:rsid w:val="002C2734"/>
    <w:rsid w:val="002C2B33"/>
    <w:rsid w:val="002C3646"/>
    <w:rsid w:val="002C4980"/>
    <w:rsid w:val="002C4F5A"/>
    <w:rsid w:val="002C741F"/>
    <w:rsid w:val="002C78A9"/>
    <w:rsid w:val="002D09F2"/>
    <w:rsid w:val="002D265D"/>
    <w:rsid w:val="002D2900"/>
    <w:rsid w:val="002D390C"/>
    <w:rsid w:val="002D4E9F"/>
    <w:rsid w:val="002D5765"/>
    <w:rsid w:val="002D67AC"/>
    <w:rsid w:val="002D681A"/>
    <w:rsid w:val="002D6A99"/>
    <w:rsid w:val="002D6D5A"/>
    <w:rsid w:val="002D712B"/>
    <w:rsid w:val="002E346B"/>
    <w:rsid w:val="002E35B6"/>
    <w:rsid w:val="002E3ADE"/>
    <w:rsid w:val="002E4681"/>
    <w:rsid w:val="002E48C2"/>
    <w:rsid w:val="002E5133"/>
    <w:rsid w:val="002E517A"/>
    <w:rsid w:val="002E5F7C"/>
    <w:rsid w:val="002E6C63"/>
    <w:rsid w:val="002E7492"/>
    <w:rsid w:val="002E791D"/>
    <w:rsid w:val="002E7C22"/>
    <w:rsid w:val="002F0E22"/>
    <w:rsid w:val="002F1827"/>
    <w:rsid w:val="002F1CEF"/>
    <w:rsid w:val="002F231C"/>
    <w:rsid w:val="002F2608"/>
    <w:rsid w:val="002F2AF9"/>
    <w:rsid w:val="002F47FC"/>
    <w:rsid w:val="002F59DB"/>
    <w:rsid w:val="002F783F"/>
    <w:rsid w:val="003002B9"/>
    <w:rsid w:val="00302270"/>
    <w:rsid w:val="00303491"/>
    <w:rsid w:val="00304B3A"/>
    <w:rsid w:val="00304CBF"/>
    <w:rsid w:val="003057C5"/>
    <w:rsid w:val="0030630E"/>
    <w:rsid w:val="003068A2"/>
    <w:rsid w:val="00310110"/>
    <w:rsid w:val="00310793"/>
    <w:rsid w:val="00311060"/>
    <w:rsid w:val="003118B2"/>
    <w:rsid w:val="00311E62"/>
    <w:rsid w:val="00311F67"/>
    <w:rsid w:val="00312A0A"/>
    <w:rsid w:val="003137D8"/>
    <w:rsid w:val="00314075"/>
    <w:rsid w:val="003147B3"/>
    <w:rsid w:val="00315693"/>
    <w:rsid w:val="0031579D"/>
    <w:rsid w:val="0031594A"/>
    <w:rsid w:val="00315A8A"/>
    <w:rsid w:val="0031698F"/>
    <w:rsid w:val="00317F16"/>
    <w:rsid w:val="003204CB"/>
    <w:rsid w:val="003209EB"/>
    <w:rsid w:val="00320AF6"/>
    <w:rsid w:val="0032135A"/>
    <w:rsid w:val="003215BF"/>
    <w:rsid w:val="003224E9"/>
    <w:rsid w:val="00323CBF"/>
    <w:rsid w:val="00323DC5"/>
    <w:rsid w:val="00324CD5"/>
    <w:rsid w:val="00325048"/>
    <w:rsid w:val="0032539D"/>
    <w:rsid w:val="003253DB"/>
    <w:rsid w:val="003262D1"/>
    <w:rsid w:val="00326866"/>
    <w:rsid w:val="0033022D"/>
    <w:rsid w:val="003316FE"/>
    <w:rsid w:val="0033203E"/>
    <w:rsid w:val="0033227D"/>
    <w:rsid w:val="00333626"/>
    <w:rsid w:val="003338D8"/>
    <w:rsid w:val="00334EBA"/>
    <w:rsid w:val="00335A6B"/>
    <w:rsid w:val="003368EF"/>
    <w:rsid w:val="003369D8"/>
    <w:rsid w:val="00341A72"/>
    <w:rsid w:val="003434EE"/>
    <w:rsid w:val="003437B4"/>
    <w:rsid w:val="00344F6F"/>
    <w:rsid w:val="0034552F"/>
    <w:rsid w:val="00346023"/>
    <w:rsid w:val="003464C4"/>
    <w:rsid w:val="00347954"/>
    <w:rsid w:val="00347AA8"/>
    <w:rsid w:val="00350880"/>
    <w:rsid w:val="00350C37"/>
    <w:rsid w:val="0035165F"/>
    <w:rsid w:val="0035444E"/>
    <w:rsid w:val="00354AF1"/>
    <w:rsid w:val="00355860"/>
    <w:rsid w:val="00355A0B"/>
    <w:rsid w:val="00355B29"/>
    <w:rsid w:val="00355C4F"/>
    <w:rsid w:val="003572D9"/>
    <w:rsid w:val="00357A7D"/>
    <w:rsid w:val="00360576"/>
    <w:rsid w:val="00360E96"/>
    <w:rsid w:val="00362D96"/>
    <w:rsid w:val="00363C18"/>
    <w:rsid w:val="00363DD8"/>
    <w:rsid w:val="003656F0"/>
    <w:rsid w:val="0036683D"/>
    <w:rsid w:val="003676FB"/>
    <w:rsid w:val="00367E0F"/>
    <w:rsid w:val="00373184"/>
    <w:rsid w:val="003748C0"/>
    <w:rsid w:val="0037559E"/>
    <w:rsid w:val="003756E2"/>
    <w:rsid w:val="0037637C"/>
    <w:rsid w:val="0037644B"/>
    <w:rsid w:val="003771A8"/>
    <w:rsid w:val="00377362"/>
    <w:rsid w:val="00377674"/>
    <w:rsid w:val="00380331"/>
    <w:rsid w:val="00380562"/>
    <w:rsid w:val="00382F19"/>
    <w:rsid w:val="00383107"/>
    <w:rsid w:val="00383BCE"/>
    <w:rsid w:val="00384D89"/>
    <w:rsid w:val="003862D2"/>
    <w:rsid w:val="00386C75"/>
    <w:rsid w:val="00390BA6"/>
    <w:rsid w:val="003911C1"/>
    <w:rsid w:val="003923FC"/>
    <w:rsid w:val="0039335A"/>
    <w:rsid w:val="00393E92"/>
    <w:rsid w:val="00394810"/>
    <w:rsid w:val="0039481D"/>
    <w:rsid w:val="00395533"/>
    <w:rsid w:val="00396D4E"/>
    <w:rsid w:val="00396D85"/>
    <w:rsid w:val="00397B9B"/>
    <w:rsid w:val="003A0CF3"/>
    <w:rsid w:val="003A1A25"/>
    <w:rsid w:val="003A303B"/>
    <w:rsid w:val="003A3C13"/>
    <w:rsid w:val="003A46D8"/>
    <w:rsid w:val="003A6AD7"/>
    <w:rsid w:val="003A6E6F"/>
    <w:rsid w:val="003A7875"/>
    <w:rsid w:val="003A78DE"/>
    <w:rsid w:val="003B1300"/>
    <w:rsid w:val="003B21F0"/>
    <w:rsid w:val="003B2FFE"/>
    <w:rsid w:val="003B398C"/>
    <w:rsid w:val="003B3C5B"/>
    <w:rsid w:val="003B3C5E"/>
    <w:rsid w:val="003B3ED2"/>
    <w:rsid w:val="003B4539"/>
    <w:rsid w:val="003B49CC"/>
    <w:rsid w:val="003B6CB7"/>
    <w:rsid w:val="003B7027"/>
    <w:rsid w:val="003C1EC2"/>
    <w:rsid w:val="003C1FDD"/>
    <w:rsid w:val="003C40F7"/>
    <w:rsid w:val="003C4A44"/>
    <w:rsid w:val="003C4B10"/>
    <w:rsid w:val="003C4BF4"/>
    <w:rsid w:val="003C515F"/>
    <w:rsid w:val="003C5297"/>
    <w:rsid w:val="003C5CE5"/>
    <w:rsid w:val="003C5E10"/>
    <w:rsid w:val="003C69C7"/>
    <w:rsid w:val="003C7DC3"/>
    <w:rsid w:val="003C7EDB"/>
    <w:rsid w:val="003D0B3A"/>
    <w:rsid w:val="003D0B55"/>
    <w:rsid w:val="003D0BEB"/>
    <w:rsid w:val="003D2067"/>
    <w:rsid w:val="003D2B29"/>
    <w:rsid w:val="003D3127"/>
    <w:rsid w:val="003D3DB2"/>
    <w:rsid w:val="003D4184"/>
    <w:rsid w:val="003D44A9"/>
    <w:rsid w:val="003D4908"/>
    <w:rsid w:val="003D49E6"/>
    <w:rsid w:val="003D5038"/>
    <w:rsid w:val="003D5905"/>
    <w:rsid w:val="003D5E1B"/>
    <w:rsid w:val="003D6475"/>
    <w:rsid w:val="003D7A5F"/>
    <w:rsid w:val="003E0E3C"/>
    <w:rsid w:val="003E1B77"/>
    <w:rsid w:val="003E2403"/>
    <w:rsid w:val="003E4C72"/>
    <w:rsid w:val="003E5A75"/>
    <w:rsid w:val="003E725B"/>
    <w:rsid w:val="003F0467"/>
    <w:rsid w:val="003F4A14"/>
    <w:rsid w:val="003F521D"/>
    <w:rsid w:val="003F69FE"/>
    <w:rsid w:val="003F6B9B"/>
    <w:rsid w:val="003F6F3B"/>
    <w:rsid w:val="003F748A"/>
    <w:rsid w:val="00401033"/>
    <w:rsid w:val="00401508"/>
    <w:rsid w:val="0040253B"/>
    <w:rsid w:val="004025B3"/>
    <w:rsid w:val="00404D50"/>
    <w:rsid w:val="00404F9C"/>
    <w:rsid w:val="0040547E"/>
    <w:rsid w:val="0040558C"/>
    <w:rsid w:val="00405D84"/>
    <w:rsid w:val="00406BF4"/>
    <w:rsid w:val="00407355"/>
    <w:rsid w:val="0040799C"/>
    <w:rsid w:val="00407E68"/>
    <w:rsid w:val="00407E84"/>
    <w:rsid w:val="004108CD"/>
    <w:rsid w:val="00410935"/>
    <w:rsid w:val="0041093B"/>
    <w:rsid w:val="0041117B"/>
    <w:rsid w:val="004123BA"/>
    <w:rsid w:val="004127C4"/>
    <w:rsid w:val="00413356"/>
    <w:rsid w:val="00413631"/>
    <w:rsid w:val="00413A33"/>
    <w:rsid w:val="0041433C"/>
    <w:rsid w:val="00414D18"/>
    <w:rsid w:val="00414F97"/>
    <w:rsid w:val="00414FC7"/>
    <w:rsid w:val="00415794"/>
    <w:rsid w:val="00416936"/>
    <w:rsid w:val="00416C85"/>
    <w:rsid w:val="00416CA6"/>
    <w:rsid w:val="00417480"/>
    <w:rsid w:val="00420630"/>
    <w:rsid w:val="004227F3"/>
    <w:rsid w:val="00422844"/>
    <w:rsid w:val="00422B9B"/>
    <w:rsid w:val="00426424"/>
    <w:rsid w:val="0042780E"/>
    <w:rsid w:val="00430477"/>
    <w:rsid w:val="00430D04"/>
    <w:rsid w:val="004331C3"/>
    <w:rsid w:val="0043380A"/>
    <w:rsid w:val="00434643"/>
    <w:rsid w:val="004350A5"/>
    <w:rsid w:val="004354FF"/>
    <w:rsid w:val="00435564"/>
    <w:rsid w:val="00435D5A"/>
    <w:rsid w:val="0043654F"/>
    <w:rsid w:val="00436574"/>
    <w:rsid w:val="00436755"/>
    <w:rsid w:val="00436D1A"/>
    <w:rsid w:val="004377CE"/>
    <w:rsid w:val="004378FA"/>
    <w:rsid w:val="00441AA7"/>
    <w:rsid w:val="00441E36"/>
    <w:rsid w:val="00442EF3"/>
    <w:rsid w:val="004436D5"/>
    <w:rsid w:val="00444148"/>
    <w:rsid w:val="00444C66"/>
    <w:rsid w:val="00444FC7"/>
    <w:rsid w:val="00445670"/>
    <w:rsid w:val="004456D3"/>
    <w:rsid w:val="0044652D"/>
    <w:rsid w:val="00446649"/>
    <w:rsid w:val="004468EF"/>
    <w:rsid w:val="00447676"/>
    <w:rsid w:val="0045333F"/>
    <w:rsid w:val="0045369A"/>
    <w:rsid w:val="00453A29"/>
    <w:rsid w:val="0045679A"/>
    <w:rsid w:val="004569E5"/>
    <w:rsid w:val="00456D83"/>
    <w:rsid w:val="00460486"/>
    <w:rsid w:val="00461A2A"/>
    <w:rsid w:val="00462538"/>
    <w:rsid w:val="00462FC7"/>
    <w:rsid w:val="00463EB0"/>
    <w:rsid w:val="00465038"/>
    <w:rsid w:val="0046528F"/>
    <w:rsid w:val="0046582F"/>
    <w:rsid w:val="00466E26"/>
    <w:rsid w:val="00466FFE"/>
    <w:rsid w:val="00470278"/>
    <w:rsid w:val="0047083F"/>
    <w:rsid w:val="00471A77"/>
    <w:rsid w:val="00472292"/>
    <w:rsid w:val="004723B4"/>
    <w:rsid w:val="0047251A"/>
    <w:rsid w:val="00472708"/>
    <w:rsid w:val="00472931"/>
    <w:rsid w:val="004732C9"/>
    <w:rsid w:val="004736DD"/>
    <w:rsid w:val="0047407E"/>
    <w:rsid w:val="004741E8"/>
    <w:rsid w:val="004744D9"/>
    <w:rsid w:val="00474628"/>
    <w:rsid w:val="00474975"/>
    <w:rsid w:val="00474FCF"/>
    <w:rsid w:val="00474FD5"/>
    <w:rsid w:val="00475378"/>
    <w:rsid w:val="004758B9"/>
    <w:rsid w:val="00476C33"/>
    <w:rsid w:val="00476F0C"/>
    <w:rsid w:val="00477075"/>
    <w:rsid w:val="004775B5"/>
    <w:rsid w:val="00481180"/>
    <w:rsid w:val="00481436"/>
    <w:rsid w:val="004818C2"/>
    <w:rsid w:val="00482195"/>
    <w:rsid w:val="00482975"/>
    <w:rsid w:val="004841C5"/>
    <w:rsid w:val="004849CE"/>
    <w:rsid w:val="00485667"/>
    <w:rsid w:val="00485D30"/>
    <w:rsid w:val="00485D81"/>
    <w:rsid w:val="004860A1"/>
    <w:rsid w:val="004860BC"/>
    <w:rsid w:val="00486519"/>
    <w:rsid w:val="0048701B"/>
    <w:rsid w:val="00487DB4"/>
    <w:rsid w:val="0049055F"/>
    <w:rsid w:val="004915CA"/>
    <w:rsid w:val="0049170B"/>
    <w:rsid w:val="00491F44"/>
    <w:rsid w:val="004926BC"/>
    <w:rsid w:val="00492F59"/>
    <w:rsid w:val="00492F6A"/>
    <w:rsid w:val="00494A33"/>
    <w:rsid w:val="00494D01"/>
    <w:rsid w:val="00495FE5"/>
    <w:rsid w:val="004975C7"/>
    <w:rsid w:val="0049784C"/>
    <w:rsid w:val="00497E13"/>
    <w:rsid w:val="004A06D1"/>
    <w:rsid w:val="004A1275"/>
    <w:rsid w:val="004A6379"/>
    <w:rsid w:val="004A6463"/>
    <w:rsid w:val="004B081C"/>
    <w:rsid w:val="004B0C56"/>
    <w:rsid w:val="004B0FDD"/>
    <w:rsid w:val="004B14AF"/>
    <w:rsid w:val="004B1AD0"/>
    <w:rsid w:val="004B56FB"/>
    <w:rsid w:val="004B5B1F"/>
    <w:rsid w:val="004B6300"/>
    <w:rsid w:val="004B77B2"/>
    <w:rsid w:val="004C11BB"/>
    <w:rsid w:val="004C2546"/>
    <w:rsid w:val="004C377B"/>
    <w:rsid w:val="004C3E03"/>
    <w:rsid w:val="004C3F2C"/>
    <w:rsid w:val="004D0C9E"/>
    <w:rsid w:val="004D15B1"/>
    <w:rsid w:val="004D1AF7"/>
    <w:rsid w:val="004D1ECE"/>
    <w:rsid w:val="004D388C"/>
    <w:rsid w:val="004D4329"/>
    <w:rsid w:val="004D5F7B"/>
    <w:rsid w:val="004D7E3B"/>
    <w:rsid w:val="004E0A1B"/>
    <w:rsid w:val="004E2E8A"/>
    <w:rsid w:val="004E3DF7"/>
    <w:rsid w:val="004E4071"/>
    <w:rsid w:val="004E4125"/>
    <w:rsid w:val="004E4971"/>
    <w:rsid w:val="004E49D3"/>
    <w:rsid w:val="004E4F6F"/>
    <w:rsid w:val="004E5487"/>
    <w:rsid w:val="004E57BA"/>
    <w:rsid w:val="004E6755"/>
    <w:rsid w:val="004E6804"/>
    <w:rsid w:val="004E6E8C"/>
    <w:rsid w:val="004E706F"/>
    <w:rsid w:val="004E73C6"/>
    <w:rsid w:val="004E7C60"/>
    <w:rsid w:val="004F0E02"/>
    <w:rsid w:val="004F2065"/>
    <w:rsid w:val="004F543D"/>
    <w:rsid w:val="004F5A69"/>
    <w:rsid w:val="005030CA"/>
    <w:rsid w:val="0050342F"/>
    <w:rsid w:val="00504345"/>
    <w:rsid w:val="00505D2F"/>
    <w:rsid w:val="005064B8"/>
    <w:rsid w:val="00511795"/>
    <w:rsid w:val="00512EFC"/>
    <w:rsid w:val="00513455"/>
    <w:rsid w:val="00513B6F"/>
    <w:rsid w:val="00513C41"/>
    <w:rsid w:val="00513C95"/>
    <w:rsid w:val="00514D07"/>
    <w:rsid w:val="00515571"/>
    <w:rsid w:val="0051693B"/>
    <w:rsid w:val="00521257"/>
    <w:rsid w:val="0052142E"/>
    <w:rsid w:val="005214F2"/>
    <w:rsid w:val="00521589"/>
    <w:rsid w:val="00521BB0"/>
    <w:rsid w:val="00523408"/>
    <w:rsid w:val="005239DA"/>
    <w:rsid w:val="005252A7"/>
    <w:rsid w:val="005262D8"/>
    <w:rsid w:val="0052663F"/>
    <w:rsid w:val="00526A94"/>
    <w:rsid w:val="00526C98"/>
    <w:rsid w:val="00527798"/>
    <w:rsid w:val="005278B0"/>
    <w:rsid w:val="005313D3"/>
    <w:rsid w:val="005317C3"/>
    <w:rsid w:val="005332EF"/>
    <w:rsid w:val="0053478D"/>
    <w:rsid w:val="00534A99"/>
    <w:rsid w:val="00534B75"/>
    <w:rsid w:val="00534E70"/>
    <w:rsid w:val="0053568F"/>
    <w:rsid w:val="00535811"/>
    <w:rsid w:val="00535A88"/>
    <w:rsid w:val="00535F73"/>
    <w:rsid w:val="0053629B"/>
    <w:rsid w:val="005371D0"/>
    <w:rsid w:val="00537687"/>
    <w:rsid w:val="00537DB2"/>
    <w:rsid w:val="005400FD"/>
    <w:rsid w:val="0054060D"/>
    <w:rsid w:val="005418EE"/>
    <w:rsid w:val="005420D2"/>
    <w:rsid w:val="005427C6"/>
    <w:rsid w:val="00542EBE"/>
    <w:rsid w:val="0054531C"/>
    <w:rsid w:val="00545BD0"/>
    <w:rsid w:val="00546459"/>
    <w:rsid w:val="00546E07"/>
    <w:rsid w:val="00547631"/>
    <w:rsid w:val="00547BB9"/>
    <w:rsid w:val="00547BEE"/>
    <w:rsid w:val="005508CB"/>
    <w:rsid w:val="00550DF5"/>
    <w:rsid w:val="005513F2"/>
    <w:rsid w:val="005523D8"/>
    <w:rsid w:val="0055263E"/>
    <w:rsid w:val="00552C5C"/>
    <w:rsid w:val="00554EA6"/>
    <w:rsid w:val="00555DAA"/>
    <w:rsid w:val="00557214"/>
    <w:rsid w:val="005575C7"/>
    <w:rsid w:val="00557D48"/>
    <w:rsid w:val="005602C9"/>
    <w:rsid w:val="00563760"/>
    <w:rsid w:val="00563FE5"/>
    <w:rsid w:val="0056586E"/>
    <w:rsid w:val="0056776D"/>
    <w:rsid w:val="0057033B"/>
    <w:rsid w:val="00571F37"/>
    <w:rsid w:val="005736A9"/>
    <w:rsid w:val="005741F9"/>
    <w:rsid w:val="00575010"/>
    <w:rsid w:val="005758B5"/>
    <w:rsid w:val="00575DCB"/>
    <w:rsid w:val="0057766D"/>
    <w:rsid w:val="00581407"/>
    <w:rsid w:val="005819EF"/>
    <w:rsid w:val="00581B5C"/>
    <w:rsid w:val="005824DA"/>
    <w:rsid w:val="0058293A"/>
    <w:rsid w:val="00582DFE"/>
    <w:rsid w:val="00583FC6"/>
    <w:rsid w:val="0058416F"/>
    <w:rsid w:val="0058484B"/>
    <w:rsid w:val="005870A3"/>
    <w:rsid w:val="00587A77"/>
    <w:rsid w:val="0059000C"/>
    <w:rsid w:val="00590A57"/>
    <w:rsid w:val="00591AB4"/>
    <w:rsid w:val="00591ECE"/>
    <w:rsid w:val="005926BB"/>
    <w:rsid w:val="00592A62"/>
    <w:rsid w:val="00593CC8"/>
    <w:rsid w:val="00594025"/>
    <w:rsid w:val="00594A4A"/>
    <w:rsid w:val="0059648E"/>
    <w:rsid w:val="00597133"/>
    <w:rsid w:val="00597345"/>
    <w:rsid w:val="0059772E"/>
    <w:rsid w:val="005A1058"/>
    <w:rsid w:val="005A1B98"/>
    <w:rsid w:val="005A1CAE"/>
    <w:rsid w:val="005A2BE6"/>
    <w:rsid w:val="005A31E6"/>
    <w:rsid w:val="005A5FAF"/>
    <w:rsid w:val="005A7033"/>
    <w:rsid w:val="005A7872"/>
    <w:rsid w:val="005A7E25"/>
    <w:rsid w:val="005B04EF"/>
    <w:rsid w:val="005B2E33"/>
    <w:rsid w:val="005B34A9"/>
    <w:rsid w:val="005B3E86"/>
    <w:rsid w:val="005B471D"/>
    <w:rsid w:val="005B4F01"/>
    <w:rsid w:val="005B4F8D"/>
    <w:rsid w:val="005B79C9"/>
    <w:rsid w:val="005C0FF7"/>
    <w:rsid w:val="005C142B"/>
    <w:rsid w:val="005C155E"/>
    <w:rsid w:val="005C1BAF"/>
    <w:rsid w:val="005C22FD"/>
    <w:rsid w:val="005C35D0"/>
    <w:rsid w:val="005C50B2"/>
    <w:rsid w:val="005C5942"/>
    <w:rsid w:val="005C7071"/>
    <w:rsid w:val="005C7A81"/>
    <w:rsid w:val="005D0148"/>
    <w:rsid w:val="005D10E8"/>
    <w:rsid w:val="005D1771"/>
    <w:rsid w:val="005D2830"/>
    <w:rsid w:val="005D3C2F"/>
    <w:rsid w:val="005D4256"/>
    <w:rsid w:val="005D4E0D"/>
    <w:rsid w:val="005D5461"/>
    <w:rsid w:val="005D5D3B"/>
    <w:rsid w:val="005D670C"/>
    <w:rsid w:val="005E0935"/>
    <w:rsid w:val="005E1AFE"/>
    <w:rsid w:val="005E29DB"/>
    <w:rsid w:val="005E4145"/>
    <w:rsid w:val="005E4247"/>
    <w:rsid w:val="005E6636"/>
    <w:rsid w:val="005E67EF"/>
    <w:rsid w:val="005E755D"/>
    <w:rsid w:val="005F076D"/>
    <w:rsid w:val="005F0CAC"/>
    <w:rsid w:val="005F27BF"/>
    <w:rsid w:val="005F3131"/>
    <w:rsid w:val="005F41BE"/>
    <w:rsid w:val="005F5BE4"/>
    <w:rsid w:val="005F6C92"/>
    <w:rsid w:val="0060087B"/>
    <w:rsid w:val="006019ED"/>
    <w:rsid w:val="00603744"/>
    <w:rsid w:val="0060685A"/>
    <w:rsid w:val="00606B20"/>
    <w:rsid w:val="00607060"/>
    <w:rsid w:val="00607195"/>
    <w:rsid w:val="00610147"/>
    <w:rsid w:val="0061048D"/>
    <w:rsid w:val="006111AC"/>
    <w:rsid w:val="006116C2"/>
    <w:rsid w:val="00611F10"/>
    <w:rsid w:val="006124BA"/>
    <w:rsid w:val="006135B6"/>
    <w:rsid w:val="00613F2A"/>
    <w:rsid w:val="00616B03"/>
    <w:rsid w:val="00616DA5"/>
    <w:rsid w:val="006174F6"/>
    <w:rsid w:val="006178A5"/>
    <w:rsid w:val="00617C4B"/>
    <w:rsid w:val="00620800"/>
    <w:rsid w:val="00621208"/>
    <w:rsid w:val="00622207"/>
    <w:rsid w:val="006230F5"/>
    <w:rsid w:val="006231AD"/>
    <w:rsid w:val="0062336A"/>
    <w:rsid w:val="0062377C"/>
    <w:rsid w:val="0062386D"/>
    <w:rsid w:val="00623B87"/>
    <w:rsid w:val="006246B6"/>
    <w:rsid w:val="00625061"/>
    <w:rsid w:val="00627D00"/>
    <w:rsid w:val="00630355"/>
    <w:rsid w:val="00630B97"/>
    <w:rsid w:val="00631BDB"/>
    <w:rsid w:val="00632CAD"/>
    <w:rsid w:val="00632E9F"/>
    <w:rsid w:val="00633AA0"/>
    <w:rsid w:val="00634415"/>
    <w:rsid w:val="0063475B"/>
    <w:rsid w:val="006355FD"/>
    <w:rsid w:val="00635C56"/>
    <w:rsid w:val="00636ED3"/>
    <w:rsid w:val="00637008"/>
    <w:rsid w:val="006373B3"/>
    <w:rsid w:val="006379BD"/>
    <w:rsid w:val="00640749"/>
    <w:rsid w:val="0064096B"/>
    <w:rsid w:val="00640B62"/>
    <w:rsid w:val="00640B83"/>
    <w:rsid w:val="00643259"/>
    <w:rsid w:val="0064452F"/>
    <w:rsid w:val="0064607F"/>
    <w:rsid w:val="006469F3"/>
    <w:rsid w:val="00646FD3"/>
    <w:rsid w:val="00647248"/>
    <w:rsid w:val="00647D68"/>
    <w:rsid w:val="00650743"/>
    <w:rsid w:val="006511EE"/>
    <w:rsid w:val="00651CAA"/>
    <w:rsid w:val="006528ED"/>
    <w:rsid w:val="00653789"/>
    <w:rsid w:val="00653AB8"/>
    <w:rsid w:val="00655B4C"/>
    <w:rsid w:val="00655BA3"/>
    <w:rsid w:val="00657539"/>
    <w:rsid w:val="00657858"/>
    <w:rsid w:val="00657C34"/>
    <w:rsid w:val="00657E8C"/>
    <w:rsid w:val="00660152"/>
    <w:rsid w:val="00660F59"/>
    <w:rsid w:val="006614C2"/>
    <w:rsid w:val="00661CF2"/>
    <w:rsid w:val="00662571"/>
    <w:rsid w:val="006629DF"/>
    <w:rsid w:val="00662E89"/>
    <w:rsid w:val="00663B92"/>
    <w:rsid w:val="00663D52"/>
    <w:rsid w:val="00664E17"/>
    <w:rsid w:val="00666DB7"/>
    <w:rsid w:val="006672F2"/>
    <w:rsid w:val="00667C5D"/>
    <w:rsid w:val="00670F28"/>
    <w:rsid w:val="00671427"/>
    <w:rsid w:val="00671CDB"/>
    <w:rsid w:val="00671D78"/>
    <w:rsid w:val="00672996"/>
    <w:rsid w:val="006730C8"/>
    <w:rsid w:val="00673321"/>
    <w:rsid w:val="006740FF"/>
    <w:rsid w:val="0067444F"/>
    <w:rsid w:val="00674C05"/>
    <w:rsid w:val="00675757"/>
    <w:rsid w:val="006758B0"/>
    <w:rsid w:val="00675C8B"/>
    <w:rsid w:val="00676A7A"/>
    <w:rsid w:val="00677324"/>
    <w:rsid w:val="00677D94"/>
    <w:rsid w:val="00677E06"/>
    <w:rsid w:val="00681235"/>
    <w:rsid w:val="00681CE1"/>
    <w:rsid w:val="006821DF"/>
    <w:rsid w:val="0068321B"/>
    <w:rsid w:val="006838F5"/>
    <w:rsid w:val="00683B7A"/>
    <w:rsid w:val="00684E02"/>
    <w:rsid w:val="00684EDD"/>
    <w:rsid w:val="0068599C"/>
    <w:rsid w:val="00685C7D"/>
    <w:rsid w:val="00686A72"/>
    <w:rsid w:val="00687A49"/>
    <w:rsid w:val="00690615"/>
    <w:rsid w:val="00690744"/>
    <w:rsid w:val="006913E0"/>
    <w:rsid w:val="00691AAA"/>
    <w:rsid w:val="00691C66"/>
    <w:rsid w:val="00692D5E"/>
    <w:rsid w:val="00694349"/>
    <w:rsid w:val="006A1FA7"/>
    <w:rsid w:val="006A20C3"/>
    <w:rsid w:val="006A242A"/>
    <w:rsid w:val="006A43B8"/>
    <w:rsid w:val="006A4A80"/>
    <w:rsid w:val="006A5A26"/>
    <w:rsid w:val="006A79D7"/>
    <w:rsid w:val="006A7BAB"/>
    <w:rsid w:val="006B0AE9"/>
    <w:rsid w:val="006B178F"/>
    <w:rsid w:val="006B20AE"/>
    <w:rsid w:val="006B2AE7"/>
    <w:rsid w:val="006B46ED"/>
    <w:rsid w:val="006B4D49"/>
    <w:rsid w:val="006C1D0B"/>
    <w:rsid w:val="006C209E"/>
    <w:rsid w:val="006C2393"/>
    <w:rsid w:val="006C4597"/>
    <w:rsid w:val="006C47DA"/>
    <w:rsid w:val="006C4D63"/>
    <w:rsid w:val="006C6C06"/>
    <w:rsid w:val="006C7920"/>
    <w:rsid w:val="006C7F17"/>
    <w:rsid w:val="006D00BD"/>
    <w:rsid w:val="006D0BB6"/>
    <w:rsid w:val="006D1082"/>
    <w:rsid w:val="006D17BF"/>
    <w:rsid w:val="006D1F2A"/>
    <w:rsid w:val="006D20E6"/>
    <w:rsid w:val="006D230F"/>
    <w:rsid w:val="006D27FC"/>
    <w:rsid w:val="006D3480"/>
    <w:rsid w:val="006D3B0C"/>
    <w:rsid w:val="006D4ED2"/>
    <w:rsid w:val="006D57C3"/>
    <w:rsid w:val="006D59F4"/>
    <w:rsid w:val="006D5A48"/>
    <w:rsid w:val="006D5E76"/>
    <w:rsid w:val="006D65C7"/>
    <w:rsid w:val="006D695A"/>
    <w:rsid w:val="006D697F"/>
    <w:rsid w:val="006E024B"/>
    <w:rsid w:val="006E0B59"/>
    <w:rsid w:val="006E1A2A"/>
    <w:rsid w:val="006E34EC"/>
    <w:rsid w:val="006E3862"/>
    <w:rsid w:val="006E4D18"/>
    <w:rsid w:val="006E6969"/>
    <w:rsid w:val="006E69F2"/>
    <w:rsid w:val="006E6AD5"/>
    <w:rsid w:val="006E778F"/>
    <w:rsid w:val="006E7C66"/>
    <w:rsid w:val="006E7CCA"/>
    <w:rsid w:val="006E7DA7"/>
    <w:rsid w:val="006F0755"/>
    <w:rsid w:val="006F1DA4"/>
    <w:rsid w:val="006F2790"/>
    <w:rsid w:val="006F4082"/>
    <w:rsid w:val="006F4E63"/>
    <w:rsid w:val="006F6961"/>
    <w:rsid w:val="007007C7"/>
    <w:rsid w:val="00700BFF"/>
    <w:rsid w:val="0070111D"/>
    <w:rsid w:val="0070157A"/>
    <w:rsid w:val="007017AA"/>
    <w:rsid w:val="0070236F"/>
    <w:rsid w:val="00703A0B"/>
    <w:rsid w:val="00703FBD"/>
    <w:rsid w:val="00704A94"/>
    <w:rsid w:val="00704FFC"/>
    <w:rsid w:val="00705502"/>
    <w:rsid w:val="00705BA6"/>
    <w:rsid w:val="007063BE"/>
    <w:rsid w:val="007071DE"/>
    <w:rsid w:val="00707E8D"/>
    <w:rsid w:val="0071029E"/>
    <w:rsid w:val="007103FA"/>
    <w:rsid w:val="00710CC8"/>
    <w:rsid w:val="00710DA0"/>
    <w:rsid w:val="00712945"/>
    <w:rsid w:val="00712AA9"/>
    <w:rsid w:val="007144F7"/>
    <w:rsid w:val="00714941"/>
    <w:rsid w:val="00714B60"/>
    <w:rsid w:val="007151EC"/>
    <w:rsid w:val="00715B2E"/>
    <w:rsid w:val="0071630D"/>
    <w:rsid w:val="0071634C"/>
    <w:rsid w:val="00716A83"/>
    <w:rsid w:val="00716F22"/>
    <w:rsid w:val="0071729D"/>
    <w:rsid w:val="00717D26"/>
    <w:rsid w:val="007202D1"/>
    <w:rsid w:val="007207A5"/>
    <w:rsid w:val="00720E1E"/>
    <w:rsid w:val="00721A63"/>
    <w:rsid w:val="00722196"/>
    <w:rsid w:val="007232E6"/>
    <w:rsid w:val="00723689"/>
    <w:rsid w:val="007237FA"/>
    <w:rsid w:val="00723E86"/>
    <w:rsid w:val="00726564"/>
    <w:rsid w:val="00727E19"/>
    <w:rsid w:val="007332DF"/>
    <w:rsid w:val="0073375F"/>
    <w:rsid w:val="00733B01"/>
    <w:rsid w:val="007346BD"/>
    <w:rsid w:val="007351D7"/>
    <w:rsid w:val="00735D21"/>
    <w:rsid w:val="00735F2F"/>
    <w:rsid w:val="00736922"/>
    <w:rsid w:val="00737ADB"/>
    <w:rsid w:val="00741B53"/>
    <w:rsid w:val="00741BB9"/>
    <w:rsid w:val="00742117"/>
    <w:rsid w:val="00742BD1"/>
    <w:rsid w:val="007430AD"/>
    <w:rsid w:val="00744644"/>
    <w:rsid w:val="00744A8D"/>
    <w:rsid w:val="00744FEF"/>
    <w:rsid w:val="0074600E"/>
    <w:rsid w:val="00750BC7"/>
    <w:rsid w:val="00752316"/>
    <w:rsid w:val="00752D2C"/>
    <w:rsid w:val="00753189"/>
    <w:rsid w:val="007543F3"/>
    <w:rsid w:val="00756157"/>
    <w:rsid w:val="007568B5"/>
    <w:rsid w:val="00756CFD"/>
    <w:rsid w:val="007605B4"/>
    <w:rsid w:val="00760AC7"/>
    <w:rsid w:val="00761379"/>
    <w:rsid w:val="00761E6E"/>
    <w:rsid w:val="00762522"/>
    <w:rsid w:val="00762B7C"/>
    <w:rsid w:val="00763219"/>
    <w:rsid w:val="007639E9"/>
    <w:rsid w:val="00763A4F"/>
    <w:rsid w:val="00763F88"/>
    <w:rsid w:val="00764AD8"/>
    <w:rsid w:val="00764B9D"/>
    <w:rsid w:val="00765997"/>
    <w:rsid w:val="00766AD0"/>
    <w:rsid w:val="00770CD4"/>
    <w:rsid w:val="007710E4"/>
    <w:rsid w:val="00771456"/>
    <w:rsid w:val="00773973"/>
    <w:rsid w:val="00774528"/>
    <w:rsid w:val="00774D4F"/>
    <w:rsid w:val="00775044"/>
    <w:rsid w:val="007758F7"/>
    <w:rsid w:val="0077643A"/>
    <w:rsid w:val="0077713A"/>
    <w:rsid w:val="00777E85"/>
    <w:rsid w:val="00780DB0"/>
    <w:rsid w:val="007810AC"/>
    <w:rsid w:val="007824E3"/>
    <w:rsid w:val="00783B96"/>
    <w:rsid w:val="00784A42"/>
    <w:rsid w:val="00786E04"/>
    <w:rsid w:val="0078739A"/>
    <w:rsid w:val="00787DB3"/>
    <w:rsid w:val="00790FE9"/>
    <w:rsid w:val="007921FE"/>
    <w:rsid w:val="007925A6"/>
    <w:rsid w:val="0079445E"/>
    <w:rsid w:val="00794BFB"/>
    <w:rsid w:val="0079503C"/>
    <w:rsid w:val="0079544A"/>
    <w:rsid w:val="00796221"/>
    <w:rsid w:val="0079641A"/>
    <w:rsid w:val="007974D8"/>
    <w:rsid w:val="00797E9D"/>
    <w:rsid w:val="007A0365"/>
    <w:rsid w:val="007A040B"/>
    <w:rsid w:val="007A2187"/>
    <w:rsid w:val="007A24BB"/>
    <w:rsid w:val="007A357E"/>
    <w:rsid w:val="007A3BC7"/>
    <w:rsid w:val="007A41DB"/>
    <w:rsid w:val="007A520E"/>
    <w:rsid w:val="007A579B"/>
    <w:rsid w:val="007A5C5A"/>
    <w:rsid w:val="007A6989"/>
    <w:rsid w:val="007A748E"/>
    <w:rsid w:val="007B074D"/>
    <w:rsid w:val="007B0BD7"/>
    <w:rsid w:val="007B0D8F"/>
    <w:rsid w:val="007B0E35"/>
    <w:rsid w:val="007B105C"/>
    <w:rsid w:val="007B121D"/>
    <w:rsid w:val="007B1F5C"/>
    <w:rsid w:val="007B440D"/>
    <w:rsid w:val="007B5CE1"/>
    <w:rsid w:val="007B6522"/>
    <w:rsid w:val="007B7A4E"/>
    <w:rsid w:val="007B7B2C"/>
    <w:rsid w:val="007C0090"/>
    <w:rsid w:val="007C11C9"/>
    <w:rsid w:val="007C14A2"/>
    <w:rsid w:val="007C16C4"/>
    <w:rsid w:val="007C35F4"/>
    <w:rsid w:val="007C4A90"/>
    <w:rsid w:val="007C571F"/>
    <w:rsid w:val="007C608A"/>
    <w:rsid w:val="007C6094"/>
    <w:rsid w:val="007D0975"/>
    <w:rsid w:val="007D0C98"/>
    <w:rsid w:val="007D116F"/>
    <w:rsid w:val="007D1676"/>
    <w:rsid w:val="007D3517"/>
    <w:rsid w:val="007D3763"/>
    <w:rsid w:val="007D3B33"/>
    <w:rsid w:val="007D4518"/>
    <w:rsid w:val="007D4D56"/>
    <w:rsid w:val="007D5361"/>
    <w:rsid w:val="007D53D8"/>
    <w:rsid w:val="007D6926"/>
    <w:rsid w:val="007D6C46"/>
    <w:rsid w:val="007D6F89"/>
    <w:rsid w:val="007D70E9"/>
    <w:rsid w:val="007D78D0"/>
    <w:rsid w:val="007D7C67"/>
    <w:rsid w:val="007E0614"/>
    <w:rsid w:val="007E063A"/>
    <w:rsid w:val="007E0FEE"/>
    <w:rsid w:val="007E19B4"/>
    <w:rsid w:val="007E3124"/>
    <w:rsid w:val="007E3968"/>
    <w:rsid w:val="007E3F26"/>
    <w:rsid w:val="007E552D"/>
    <w:rsid w:val="007E57EE"/>
    <w:rsid w:val="007E679A"/>
    <w:rsid w:val="007E7ABB"/>
    <w:rsid w:val="007F138C"/>
    <w:rsid w:val="007F3906"/>
    <w:rsid w:val="007F42A9"/>
    <w:rsid w:val="007F503C"/>
    <w:rsid w:val="007F5F63"/>
    <w:rsid w:val="007F6622"/>
    <w:rsid w:val="008020AE"/>
    <w:rsid w:val="00802486"/>
    <w:rsid w:val="00802DA0"/>
    <w:rsid w:val="0080337B"/>
    <w:rsid w:val="00804B02"/>
    <w:rsid w:val="008065AA"/>
    <w:rsid w:val="00806A70"/>
    <w:rsid w:val="008072BA"/>
    <w:rsid w:val="008104BE"/>
    <w:rsid w:val="00810EF2"/>
    <w:rsid w:val="00811018"/>
    <w:rsid w:val="00812D7A"/>
    <w:rsid w:val="00812F0E"/>
    <w:rsid w:val="00813369"/>
    <w:rsid w:val="00813C53"/>
    <w:rsid w:val="00815A10"/>
    <w:rsid w:val="00816239"/>
    <w:rsid w:val="00824499"/>
    <w:rsid w:val="00824E52"/>
    <w:rsid w:val="00825CF2"/>
    <w:rsid w:val="00826407"/>
    <w:rsid w:val="008269D6"/>
    <w:rsid w:val="00827B50"/>
    <w:rsid w:val="00827E61"/>
    <w:rsid w:val="0083028B"/>
    <w:rsid w:val="00830780"/>
    <w:rsid w:val="008308CE"/>
    <w:rsid w:val="00830A18"/>
    <w:rsid w:val="008311DF"/>
    <w:rsid w:val="00831FC1"/>
    <w:rsid w:val="0083273F"/>
    <w:rsid w:val="008327E6"/>
    <w:rsid w:val="008334CA"/>
    <w:rsid w:val="00834231"/>
    <w:rsid w:val="00835398"/>
    <w:rsid w:val="00835FCB"/>
    <w:rsid w:val="00836D20"/>
    <w:rsid w:val="00836D26"/>
    <w:rsid w:val="00840DC9"/>
    <w:rsid w:val="00840FDB"/>
    <w:rsid w:val="00841ED8"/>
    <w:rsid w:val="008424E5"/>
    <w:rsid w:val="00842B2D"/>
    <w:rsid w:val="00843618"/>
    <w:rsid w:val="008444DA"/>
    <w:rsid w:val="008456A8"/>
    <w:rsid w:val="008458A7"/>
    <w:rsid w:val="00845F87"/>
    <w:rsid w:val="00846BC6"/>
    <w:rsid w:val="0085039F"/>
    <w:rsid w:val="00852B15"/>
    <w:rsid w:val="00852D0B"/>
    <w:rsid w:val="00853FF0"/>
    <w:rsid w:val="00854040"/>
    <w:rsid w:val="00854653"/>
    <w:rsid w:val="00855CA9"/>
    <w:rsid w:val="0085677D"/>
    <w:rsid w:val="00857E9F"/>
    <w:rsid w:val="008620AA"/>
    <w:rsid w:val="00862EA8"/>
    <w:rsid w:val="008635FC"/>
    <w:rsid w:val="00863FBB"/>
    <w:rsid w:val="0086598C"/>
    <w:rsid w:val="0086616B"/>
    <w:rsid w:val="0086636A"/>
    <w:rsid w:val="008668CD"/>
    <w:rsid w:val="00866BAF"/>
    <w:rsid w:val="00867656"/>
    <w:rsid w:val="00871343"/>
    <w:rsid w:val="0087153A"/>
    <w:rsid w:val="00871EF0"/>
    <w:rsid w:val="0087339A"/>
    <w:rsid w:val="008742DA"/>
    <w:rsid w:val="0088080A"/>
    <w:rsid w:val="008814D5"/>
    <w:rsid w:val="008816A4"/>
    <w:rsid w:val="00882344"/>
    <w:rsid w:val="00882D8D"/>
    <w:rsid w:val="0088377A"/>
    <w:rsid w:val="00884448"/>
    <w:rsid w:val="008846DE"/>
    <w:rsid w:val="00885220"/>
    <w:rsid w:val="008857D8"/>
    <w:rsid w:val="008867E1"/>
    <w:rsid w:val="00886ABB"/>
    <w:rsid w:val="00886F8C"/>
    <w:rsid w:val="008877E2"/>
    <w:rsid w:val="00887FE4"/>
    <w:rsid w:val="0089330E"/>
    <w:rsid w:val="00893A16"/>
    <w:rsid w:val="008940F1"/>
    <w:rsid w:val="00894A6C"/>
    <w:rsid w:val="00894A6D"/>
    <w:rsid w:val="00895005"/>
    <w:rsid w:val="00897331"/>
    <w:rsid w:val="0089773F"/>
    <w:rsid w:val="008A1A4A"/>
    <w:rsid w:val="008A1F0A"/>
    <w:rsid w:val="008A3079"/>
    <w:rsid w:val="008A3DA0"/>
    <w:rsid w:val="008A478D"/>
    <w:rsid w:val="008A589A"/>
    <w:rsid w:val="008A5BAA"/>
    <w:rsid w:val="008A5EF8"/>
    <w:rsid w:val="008A6129"/>
    <w:rsid w:val="008A6914"/>
    <w:rsid w:val="008A7476"/>
    <w:rsid w:val="008B0BE8"/>
    <w:rsid w:val="008B0D59"/>
    <w:rsid w:val="008B1DDB"/>
    <w:rsid w:val="008B2900"/>
    <w:rsid w:val="008B5305"/>
    <w:rsid w:val="008B5949"/>
    <w:rsid w:val="008B60B0"/>
    <w:rsid w:val="008B7977"/>
    <w:rsid w:val="008C10C3"/>
    <w:rsid w:val="008C1CD1"/>
    <w:rsid w:val="008C2302"/>
    <w:rsid w:val="008C2482"/>
    <w:rsid w:val="008C2608"/>
    <w:rsid w:val="008C3003"/>
    <w:rsid w:val="008C3C9E"/>
    <w:rsid w:val="008C5B1D"/>
    <w:rsid w:val="008C6B1D"/>
    <w:rsid w:val="008C73AB"/>
    <w:rsid w:val="008C7C51"/>
    <w:rsid w:val="008D0731"/>
    <w:rsid w:val="008D09EE"/>
    <w:rsid w:val="008D1BC5"/>
    <w:rsid w:val="008D27D1"/>
    <w:rsid w:val="008D2988"/>
    <w:rsid w:val="008D4487"/>
    <w:rsid w:val="008D44DD"/>
    <w:rsid w:val="008D4842"/>
    <w:rsid w:val="008D4DB7"/>
    <w:rsid w:val="008D54C6"/>
    <w:rsid w:val="008D5C3F"/>
    <w:rsid w:val="008D5E7D"/>
    <w:rsid w:val="008D60F4"/>
    <w:rsid w:val="008D6167"/>
    <w:rsid w:val="008D6D8B"/>
    <w:rsid w:val="008D7656"/>
    <w:rsid w:val="008D7766"/>
    <w:rsid w:val="008D788D"/>
    <w:rsid w:val="008D7EA8"/>
    <w:rsid w:val="008E0674"/>
    <w:rsid w:val="008E067A"/>
    <w:rsid w:val="008E0DA6"/>
    <w:rsid w:val="008E0EDC"/>
    <w:rsid w:val="008E29A2"/>
    <w:rsid w:val="008E4226"/>
    <w:rsid w:val="008E4C72"/>
    <w:rsid w:val="008E4F8A"/>
    <w:rsid w:val="008E521E"/>
    <w:rsid w:val="008E58E2"/>
    <w:rsid w:val="008E5BAF"/>
    <w:rsid w:val="008E6EC8"/>
    <w:rsid w:val="008E7156"/>
    <w:rsid w:val="008E7437"/>
    <w:rsid w:val="008E7BE8"/>
    <w:rsid w:val="008F0472"/>
    <w:rsid w:val="008F055D"/>
    <w:rsid w:val="008F0CF7"/>
    <w:rsid w:val="008F10AB"/>
    <w:rsid w:val="008F1D32"/>
    <w:rsid w:val="008F23E1"/>
    <w:rsid w:val="008F25D6"/>
    <w:rsid w:val="008F2D69"/>
    <w:rsid w:val="008F3ABC"/>
    <w:rsid w:val="008F44C1"/>
    <w:rsid w:val="008F46BF"/>
    <w:rsid w:val="008F50FB"/>
    <w:rsid w:val="008F54F0"/>
    <w:rsid w:val="008F5A74"/>
    <w:rsid w:val="008F609C"/>
    <w:rsid w:val="008F6D69"/>
    <w:rsid w:val="008F6F0F"/>
    <w:rsid w:val="008F7029"/>
    <w:rsid w:val="008F72DD"/>
    <w:rsid w:val="009003D7"/>
    <w:rsid w:val="009012E1"/>
    <w:rsid w:val="00903FCA"/>
    <w:rsid w:val="00904931"/>
    <w:rsid w:val="00905AB6"/>
    <w:rsid w:val="00905D51"/>
    <w:rsid w:val="009061A1"/>
    <w:rsid w:val="00906757"/>
    <w:rsid w:val="0090724A"/>
    <w:rsid w:val="00907BE2"/>
    <w:rsid w:val="00907E81"/>
    <w:rsid w:val="00911196"/>
    <w:rsid w:val="009118F0"/>
    <w:rsid w:val="00912127"/>
    <w:rsid w:val="009122FC"/>
    <w:rsid w:val="009128A0"/>
    <w:rsid w:val="00912FFF"/>
    <w:rsid w:val="009154A7"/>
    <w:rsid w:val="00915520"/>
    <w:rsid w:val="00916F71"/>
    <w:rsid w:val="00917B2E"/>
    <w:rsid w:val="00917EB8"/>
    <w:rsid w:val="009201F2"/>
    <w:rsid w:val="0092116F"/>
    <w:rsid w:val="0092137C"/>
    <w:rsid w:val="009218EE"/>
    <w:rsid w:val="00921CC9"/>
    <w:rsid w:val="00922027"/>
    <w:rsid w:val="0092263B"/>
    <w:rsid w:val="00924311"/>
    <w:rsid w:val="009259CC"/>
    <w:rsid w:val="009271EE"/>
    <w:rsid w:val="0093025C"/>
    <w:rsid w:val="0093110F"/>
    <w:rsid w:val="00931F78"/>
    <w:rsid w:val="00932B1E"/>
    <w:rsid w:val="00933215"/>
    <w:rsid w:val="00933C8D"/>
    <w:rsid w:val="00936709"/>
    <w:rsid w:val="00936B75"/>
    <w:rsid w:val="00937695"/>
    <w:rsid w:val="00937E87"/>
    <w:rsid w:val="009410EB"/>
    <w:rsid w:val="00941D5E"/>
    <w:rsid w:val="00942709"/>
    <w:rsid w:val="00942797"/>
    <w:rsid w:val="00942ED2"/>
    <w:rsid w:val="009430AE"/>
    <w:rsid w:val="00943516"/>
    <w:rsid w:val="00943533"/>
    <w:rsid w:val="00943CA6"/>
    <w:rsid w:val="00945774"/>
    <w:rsid w:val="00945F37"/>
    <w:rsid w:val="00946BB4"/>
    <w:rsid w:val="00946EE8"/>
    <w:rsid w:val="00947A20"/>
    <w:rsid w:val="00950A5E"/>
    <w:rsid w:val="0095100A"/>
    <w:rsid w:val="00952EA4"/>
    <w:rsid w:val="009532B6"/>
    <w:rsid w:val="00953BDB"/>
    <w:rsid w:val="00953F00"/>
    <w:rsid w:val="00954C81"/>
    <w:rsid w:val="00954E8F"/>
    <w:rsid w:val="00954F61"/>
    <w:rsid w:val="00955D4F"/>
    <w:rsid w:val="0095786E"/>
    <w:rsid w:val="00960935"/>
    <w:rsid w:val="00960C8D"/>
    <w:rsid w:val="00961928"/>
    <w:rsid w:val="0096242F"/>
    <w:rsid w:val="0096291C"/>
    <w:rsid w:val="0096395E"/>
    <w:rsid w:val="00963B4A"/>
    <w:rsid w:val="00964546"/>
    <w:rsid w:val="00964FEC"/>
    <w:rsid w:val="00965359"/>
    <w:rsid w:val="00965A6E"/>
    <w:rsid w:val="00966D81"/>
    <w:rsid w:val="00967969"/>
    <w:rsid w:val="00967AA9"/>
    <w:rsid w:val="00967CD2"/>
    <w:rsid w:val="009702D4"/>
    <w:rsid w:val="00970A70"/>
    <w:rsid w:val="009713CD"/>
    <w:rsid w:val="009715F4"/>
    <w:rsid w:val="00971ACB"/>
    <w:rsid w:val="009738EE"/>
    <w:rsid w:val="00973954"/>
    <w:rsid w:val="00973DEB"/>
    <w:rsid w:val="0097439B"/>
    <w:rsid w:val="00974CAD"/>
    <w:rsid w:val="009752D0"/>
    <w:rsid w:val="00976430"/>
    <w:rsid w:val="00976E39"/>
    <w:rsid w:val="00982A77"/>
    <w:rsid w:val="0098374A"/>
    <w:rsid w:val="00983D80"/>
    <w:rsid w:val="00984D79"/>
    <w:rsid w:val="00986630"/>
    <w:rsid w:val="00987DFF"/>
    <w:rsid w:val="00987F15"/>
    <w:rsid w:val="00990EB8"/>
    <w:rsid w:val="00993023"/>
    <w:rsid w:val="009930EB"/>
    <w:rsid w:val="00993C34"/>
    <w:rsid w:val="00993E38"/>
    <w:rsid w:val="0099412D"/>
    <w:rsid w:val="00994952"/>
    <w:rsid w:val="00994B32"/>
    <w:rsid w:val="009950B2"/>
    <w:rsid w:val="00997C9A"/>
    <w:rsid w:val="009A193B"/>
    <w:rsid w:val="009A1B40"/>
    <w:rsid w:val="009A1B94"/>
    <w:rsid w:val="009A264B"/>
    <w:rsid w:val="009A26DB"/>
    <w:rsid w:val="009A3283"/>
    <w:rsid w:val="009A416A"/>
    <w:rsid w:val="009A4DC3"/>
    <w:rsid w:val="009A5316"/>
    <w:rsid w:val="009A54BC"/>
    <w:rsid w:val="009A6181"/>
    <w:rsid w:val="009A7E9F"/>
    <w:rsid w:val="009A7FB1"/>
    <w:rsid w:val="009B10FB"/>
    <w:rsid w:val="009B236C"/>
    <w:rsid w:val="009B27AB"/>
    <w:rsid w:val="009B2C28"/>
    <w:rsid w:val="009B2D55"/>
    <w:rsid w:val="009B3C13"/>
    <w:rsid w:val="009B4038"/>
    <w:rsid w:val="009B6696"/>
    <w:rsid w:val="009B67FA"/>
    <w:rsid w:val="009B7B3A"/>
    <w:rsid w:val="009B7C2F"/>
    <w:rsid w:val="009B7E88"/>
    <w:rsid w:val="009C067F"/>
    <w:rsid w:val="009C0858"/>
    <w:rsid w:val="009C0E04"/>
    <w:rsid w:val="009C16BD"/>
    <w:rsid w:val="009C48C6"/>
    <w:rsid w:val="009C4AD9"/>
    <w:rsid w:val="009C5C94"/>
    <w:rsid w:val="009C7831"/>
    <w:rsid w:val="009C7BF5"/>
    <w:rsid w:val="009C7C11"/>
    <w:rsid w:val="009C7DF3"/>
    <w:rsid w:val="009D0787"/>
    <w:rsid w:val="009D0818"/>
    <w:rsid w:val="009D0AEC"/>
    <w:rsid w:val="009D11C4"/>
    <w:rsid w:val="009D135B"/>
    <w:rsid w:val="009D1C69"/>
    <w:rsid w:val="009D2306"/>
    <w:rsid w:val="009D2B99"/>
    <w:rsid w:val="009D2CB2"/>
    <w:rsid w:val="009D4569"/>
    <w:rsid w:val="009D5117"/>
    <w:rsid w:val="009D6312"/>
    <w:rsid w:val="009D6723"/>
    <w:rsid w:val="009D6930"/>
    <w:rsid w:val="009D6A08"/>
    <w:rsid w:val="009E129B"/>
    <w:rsid w:val="009E1B42"/>
    <w:rsid w:val="009E2C32"/>
    <w:rsid w:val="009E3C5F"/>
    <w:rsid w:val="009E3ED1"/>
    <w:rsid w:val="009E46E8"/>
    <w:rsid w:val="009E69F1"/>
    <w:rsid w:val="009E6B64"/>
    <w:rsid w:val="009E712C"/>
    <w:rsid w:val="009F18E1"/>
    <w:rsid w:val="009F285F"/>
    <w:rsid w:val="009F29CA"/>
    <w:rsid w:val="009F2A22"/>
    <w:rsid w:val="009F2A9A"/>
    <w:rsid w:val="009F2F4E"/>
    <w:rsid w:val="009F4172"/>
    <w:rsid w:val="009F4467"/>
    <w:rsid w:val="009F4FCD"/>
    <w:rsid w:val="009F5401"/>
    <w:rsid w:val="009F6BA5"/>
    <w:rsid w:val="009F6C82"/>
    <w:rsid w:val="009F6D31"/>
    <w:rsid w:val="009F76D9"/>
    <w:rsid w:val="00A00C58"/>
    <w:rsid w:val="00A01138"/>
    <w:rsid w:val="00A02D1B"/>
    <w:rsid w:val="00A03174"/>
    <w:rsid w:val="00A0404F"/>
    <w:rsid w:val="00A04BB6"/>
    <w:rsid w:val="00A04D39"/>
    <w:rsid w:val="00A04D69"/>
    <w:rsid w:val="00A05D33"/>
    <w:rsid w:val="00A05DCD"/>
    <w:rsid w:val="00A060B4"/>
    <w:rsid w:val="00A06449"/>
    <w:rsid w:val="00A10150"/>
    <w:rsid w:val="00A11490"/>
    <w:rsid w:val="00A11C90"/>
    <w:rsid w:val="00A12202"/>
    <w:rsid w:val="00A12389"/>
    <w:rsid w:val="00A130AC"/>
    <w:rsid w:val="00A13C18"/>
    <w:rsid w:val="00A14109"/>
    <w:rsid w:val="00A14F0F"/>
    <w:rsid w:val="00A14F37"/>
    <w:rsid w:val="00A15076"/>
    <w:rsid w:val="00A15A61"/>
    <w:rsid w:val="00A1695D"/>
    <w:rsid w:val="00A179F6"/>
    <w:rsid w:val="00A2095C"/>
    <w:rsid w:val="00A216D6"/>
    <w:rsid w:val="00A21D51"/>
    <w:rsid w:val="00A21DAA"/>
    <w:rsid w:val="00A2339D"/>
    <w:rsid w:val="00A23E79"/>
    <w:rsid w:val="00A26677"/>
    <w:rsid w:val="00A30412"/>
    <w:rsid w:val="00A30B8A"/>
    <w:rsid w:val="00A31D55"/>
    <w:rsid w:val="00A3250E"/>
    <w:rsid w:val="00A33149"/>
    <w:rsid w:val="00A34355"/>
    <w:rsid w:val="00A36258"/>
    <w:rsid w:val="00A3649D"/>
    <w:rsid w:val="00A3710E"/>
    <w:rsid w:val="00A372AB"/>
    <w:rsid w:val="00A376A2"/>
    <w:rsid w:val="00A37748"/>
    <w:rsid w:val="00A40179"/>
    <w:rsid w:val="00A40876"/>
    <w:rsid w:val="00A408FF"/>
    <w:rsid w:val="00A41350"/>
    <w:rsid w:val="00A42687"/>
    <w:rsid w:val="00A42C44"/>
    <w:rsid w:val="00A44220"/>
    <w:rsid w:val="00A4659F"/>
    <w:rsid w:val="00A46AF6"/>
    <w:rsid w:val="00A47610"/>
    <w:rsid w:val="00A50E4E"/>
    <w:rsid w:val="00A51364"/>
    <w:rsid w:val="00A51B65"/>
    <w:rsid w:val="00A52BFF"/>
    <w:rsid w:val="00A536B8"/>
    <w:rsid w:val="00A54377"/>
    <w:rsid w:val="00A5475A"/>
    <w:rsid w:val="00A54C35"/>
    <w:rsid w:val="00A55051"/>
    <w:rsid w:val="00A5509D"/>
    <w:rsid w:val="00A55BEE"/>
    <w:rsid w:val="00A55F12"/>
    <w:rsid w:val="00A567A2"/>
    <w:rsid w:val="00A57BC9"/>
    <w:rsid w:val="00A60CD3"/>
    <w:rsid w:val="00A60DCB"/>
    <w:rsid w:val="00A60F47"/>
    <w:rsid w:val="00A61023"/>
    <w:rsid w:val="00A620AC"/>
    <w:rsid w:val="00A620B8"/>
    <w:rsid w:val="00A624B5"/>
    <w:rsid w:val="00A62BDC"/>
    <w:rsid w:val="00A62EED"/>
    <w:rsid w:val="00A630AF"/>
    <w:rsid w:val="00A63285"/>
    <w:rsid w:val="00A643E4"/>
    <w:rsid w:val="00A6488B"/>
    <w:rsid w:val="00A709A0"/>
    <w:rsid w:val="00A70C3E"/>
    <w:rsid w:val="00A721D6"/>
    <w:rsid w:val="00A724BB"/>
    <w:rsid w:val="00A7490D"/>
    <w:rsid w:val="00A764D9"/>
    <w:rsid w:val="00A76D05"/>
    <w:rsid w:val="00A7700A"/>
    <w:rsid w:val="00A77ACF"/>
    <w:rsid w:val="00A77B80"/>
    <w:rsid w:val="00A87331"/>
    <w:rsid w:val="00A8754A"/>
    <w:rsid w:val="00A87629"/>
    <w:rsid w:val="00A877CF"/>
    <w:rsid w:val="00A9074C"/>
    <w:rsid w:val="00A907D8"/>
    <w:rsid w:val="00A90BC1"/>
    <w:rsid w:val="00A93987"/>
    <w:rsid w:val="00A94386"/>
    <w:rsid w:val="00A94C0A"/>
    <w:rsid w:val="00A95B26"/>
    <w:rsid w:val="00A97029"/>
    <w:rsid w:val="00A971C0"/>
    <w:rsid w:val="00A977E9"/>
    <w:rsid w:val="00A979F3"/>
    <w:rsid w:val="00A97BDF"/>
    <w:rsid w:val="00AA0135"/>
    <w:rsid w:val="00AA07C9"/>
    <w:rsid w:val="00AA32DE"/>
    <w:rsid w:val="00AA3361"/>
    <w:rsid w:val="00AA381F"/>
    <w:rsid w:val="00AA3B04"/>
    <w:rsid w:val="00AA3D24"/>
    <w:rsid w:val="00AA419A"/>
    <w:rsid w:val="00AA4D91"/>
    <w:rsid w:val="00AA4DFE"/>
    <w:rsid w:val="00AA5C3C"/>
    <w:rsid w:val="00AA5F95"/>
    <w:rsid w:val="00AA6D18"/>
    <w:rsid w:val="00AA6ED8"/>
    <w:rsid w:val="00AB0A7B"/>
    <w:rsid w:val="00AB0ED2"/>
    <w:rsid w:val="00AB195C"/>
    <w:rsid w:val="00AB19B8"/>
    <w:rsid w:val="00AB2141"/>
    <w:rsid w:val="00AB220A"/>
    <w:rsid w:val="00AB2E2B"/>
    <w:rsid w:val="00AB3A70"/>
    <w:rsid w:val="00AB3D2A"/>
    <w:rsid w:val="00AB3EF2"/>
    <w:rsid w:val="00AB59ED"/>
    <w:rsid w:val="00AB5E44"/>
    <w:rsid w:val="00AB5E54"/>
    <w:rsid w:val="00AB6089"/>
    <w:rsid w:val="00AB6492"/>
    <w:rsid w:val="00AB67A3"/>
    <w:rsid w:val="00AB6D77"/>
    <w:rsid w:val="00AB6DAE"/>
    <w:rsid w:val="00AB76E8"/>
    <w:rsid w:val="00AC0A76"/>
    <w:rsid w:val="00AC1A30"/>
    <w:rsid w:val="00AC1B1E"/>
    <w:rsid w:val="00AC1CCE"/>
    <w:rsid w:val="00AC2050"/>
    <w:rsid w:val="00AC2733"/>
    <w:rsid w:val="00AC346E"/>
    <w:rsid w:val="00AC406A"/>
    <w:rsid w:val="00AC4C0D"/>
    <w:rsid w:val="00AC5DAE"/>
    <w:rsid w:val="00AC7DCC"/>
    <w:rsid w:val="00AD0885"/>
    <w:rsid w:val="00AD3AF2"/>
    <w:rsid w:val="00AD3CDA"/>
    <w:rsid w:val="00AD46A5"/>
    <w:rsid w:val="00AD5571"/>
    <w:rsid w:val="00AD5E9E"/>
    <w:rsid w:val="00AE11E3"/>
    <w:rsid w:val="00AE1C4F"/>
    <w:rsid w:val="00AE1EC1"/>
    <w:rsid w:val="00AE1EF4"/>
    <w:rsid w:val="00AE3633"/>
    <w:rsid w:val="00AE3B93"/>
    <w:rsid w:val="00AE5DEC"/>
    <w:rsid w:val="00AE668D"/>
    <w:rsid w:val="00AE67B5"/>
    <w:rsid w:val="00AF0071"/>
    <w:rsid w:val="00AF0334"/>
    <w:rsid w:val="00AF09B1"/>
    <w:rsid w:val="00AF0B32"/>
    <w:rsid w:val="00AF0B95"/>
    <w:rsid w:val="00AF24A4"/>
    <w:rsid w:val="00AF35D6"/>
    <w:rsid w:val="00AF401A"/>
    <w:rsid w:val="00AF4087"/>
    <w:rsid w:val="00AF43D8"/>
    <w:rsid w:val="00AF4D5E"/>
    <w:rsid w:val="00AF644B"/>
    <w:rsid w:val="00AF6670"/>
    <w:rsid w:val="00AF6E5F"/>
    <w:rsid w:val="00B03C88"/>
    <w:rsid w:val="00B043D8"/>
    <w:rsid w:val="00B06CA2"/>
    <w:rsid w:val="00B07113"/>
    <w:rsid w:val="00B07FEC"/>
    <w:rsid w:val="00B101EC"/>
    <w:rsid w:val="00B10806"/>
    <w:rsid w:val="00B11B78"/>
    <w:rsid w:val="00B1330F"/>
    <w:rsid w:val="00B135BA"/>
    <w:rsid w:val="00B15262"/>
    <w:rsid w:val="00B157C3"/>
    <w:rsid w:val="00B17D96"/>
    <w:rsid w:val="00B201E7"/>
    <w:rsid w:val="00B204FD"/>
    <w:rsid w:val="00B205E9"/>
    <w:rsid w:val="00B2062A"/>
    <w:rsid w:val="00B22ADC"/>
    <w:rsid w:val="00B22DFA"/>
    <w:rsid w:val="00B23135"/>
    <w:rsid w:val="00B24C1C"/>
    <w:rsid w:val="00B25A0C"/>
    <w:rsid w:val="00B27663"/>
    <w:rsid w:val="00B276A9"/>
    <w:rsid w:val="00B311D6"/>
    <w:rsid w:val="00B316E4"/>
    <w:rsid w:val="00B31C49"/>
    <w:rsid w:val="00B325FC"/>
    <w:rsid w:val="00B32B8A"/>
    <w:rsid w:val="00B33C8C"/>
    <w:rsid w:val="00B33F34"/>
    <w:rsid w:val="00B34C4A"/>
    <w:rsid w:val="00B35214"/>
    <w:rsid w:val="00B3537D"/>
    <w:rsid w:val="00B377D8"/>
    <w:rsid w:val="00B379B2"/>
    <w:rsid w:val="00B40E00"/>
    <w:rsid w:val="00B412D6"/>
    <w:rsid w:val="00B42612"/>
    <w:rsid w:val="00B43D05"/>
    <w:rsid w:val="00B440A0"/>
    <w:rsid w:val="00B44C27"/>
    <w:rsid w:val="00B4676C"/>
    <w:rsid w:val="00B46940"/>
    <w:rsid w:val="00B46E58"/>
    <w:rsid w:val="00B473E6"/>
    <w:rsid w:val="00B476D6"/>
    <w:rsid w:val="00B47CDF"/>
    <w:rsid w:val="00B50202"/>
    <w:rsid w:val="00B50505"/>
    <w:rsid w:val="00B50C8E"/>
    <w:rsid w:val="00B5131E"/>
    <w:rsid w:val="00B51381"/>
    <w:rsid w:val="00B515BF"/>
    <w:rsid w:val="00B51853"/>
    <w:rsid w:val="00B5194A"/>
    <w:rsid w:val="00B51968"/>
    <w:rsid w:val="00B52A79"/>
    <w:rsid w:val="00B549BF"/>
    <w:rsid w:val="00B55417"/>
    <w:rsid w:val="00B55A37"/>
    <w:rsid w:val="00B5634E"/>
    <w:rsid w:val="00B6113F"/>
    <w:rsid w:val="00B612C0"/>
    <w:rsid w:val="00B64010"/>
    <w:rsid w:val="00B640F3"/>
    <w:rsid w:val="00B67927"/>
    <w:rsid w:val="00B67D16"/>
    <w:rsid w:val="00B703B2"/>
    <w:rsid w:val="00B7106B"/>
    <w:rsid w:val="00B71E7C"/>
    <w:rsid w:val="00B72811"/>
    <w:rsid w:val="00B73938"/>
    <w:rsid w:val="00B73F96"/>
    <w:rsid w:val="00B74EAC"/>
    <w:rsid w:val="00B751C6"/>
    <w:rsid w:val="00B755F6"/>
    <w:rsid w:val="00B7784F"/>
    <w:rsid w:val="00B807EC"/>
    <w:rsid w:val="00B8157A"/>
    <w:rsid w:val="00B816D1"/>
    <w:rsid w:val="00B818FC"/>
    <w:rsid w:val="00B82550"/>
    <w:rsid w:val="00B82BBD"/>
    <w:rsid w:val="00B84A7E"/>
    <w:rsid w:val="00B84EAB"/>
    <w:rsid w:val="00B8519A"/>
    <w:rsid w:val="00B8562E"/>
    <w:rsid w:val="00B857DF"/>
    <w:rsid w:val="00B85F93"/>
    <w:rsid w:val="00B86004"/>
    <w:rsid w:val="00B86B95"/>
    <w:rsid w:val="00B86C5B"/>
    <w:rsid w:val="00B915D4"/>
    <w:rsid w:val="00B91B26"/>
    <w:rsid w:val="00B91C69"/>
    <w:rsid w:val="00B91F1E"/>
    <w:rsid w:val="00B929F6"/>
    <w:rsid w:val="00B92AA2"/>
    <w:rsid w:val="00B92DB5"/>
    <w:rsid w:val="00B94061"/>
    <w:rsid w:val="00BA0328"/>
    <w:rsid w:val="00BA0338"/>
    <w:rsid w:val="00BA057C"/>
    <w:rsid w:val="00BA18C4"/>
    <w:rsid w:val="00BA1DDC"/>
    <w:rsid w:val="00BA260F"/>
    <w:rsid w:val="00BA330C"/>
    <w:rsid w:val="00BA3314"/>
    <w:rsid w:val="00BA49CD"/>
    <w:rsid w:val="00BA4ACC"/>
    <w:rsid w:val="00BA5E81"/>
    <w:rsid w:val="00BA7705"/>
    <w:rsid w:val="00BB01AF"/>
    <w:rsid w:val="00BB1168"/>
    <w:rsid w:val="00BB4A77"/>
    <w:rsid w:val="00BB6652"/>
    <w:rsid w:val="00BB6A1D"/>
    <w:rsid w:val="00BB7E4C"/>
    <w:rsid w:val="00BC01D7"/>
    <w:rsid w:val="00BC080F"/>
    <w:rsid w:val="00BC2AC5"/>
    <w:rsid w:val="00BC2ADA"/>
    <w:rsid w:val="00BC3965"/>
    <w:rsid w:val="00BC4994"/>
    <w:rsid w:val="00BC5A38"/>
    <w:rsid w:val="00BC6655"/>
    <w:rsid w:val="00BC68B1"/>
    <w:rsid w:val="00BC6D5C"/>
    <w:rsid w:val="00BD20A8"/>
    <w:rsid w:val="00BD2D16"/>
    <w:rsid w:val="00BD3DCE"/>
    <w:rsid w:val="00BD3FE1"/>
    <w:rsid w:val="00BD47A7"/>
    <w:rsid w:val="00BD4919"/>
    <w:rsid w:val="00BD57C7"/>
    <w:rsid w:val="00BD6168"/>
    <w:rsid w:val="00BD70A0"/>
    <w:rsid w:val="00BD7123"/>
    <w:rsid w:val="00BD7341"/>
    <w:rsid w:val="00BE12BD"/>
    <w:rsid w:val="00BE1934"/>
    <w:rsid w:val="00BE1EBB"/>
    <w:rsid w:val="00BE1F9F"/>
    <w:rsid w:val="00BE26F0"/>
    <w:rsid w:val="00BE30DF"/>
    <w:rsid w:val="00BE344E"/>
    <w:rsid w:val="00BE4EB7"/>
    <w:rsid w:val="00BE50AF"/>
    <w:rsid w:val="00BF0311"/>
    <w:rsid w:val="00BF09D7"/>
    <w:rsid w:val="00BF09FE"/>
    <w:rsid w:val="00BF0B12"/>
    <w:rsid w:val="00BF1E19"/>
    <w:rsid w:val="00BF1EBA"/>
    <w:rsid w:val="00BF25C5"/>
    <w:rsid w:val="00BF2A1D"/>
    <w:rsid w:val="00BF2E10"/>
    <w:rsid w:val="00BF2F2F"/>
    <w:rsid w:val="00BF39A9"/>
    <w:rsid w:val="00BF3D8D"/>
    <w:rsid w:val="00BF5B34"/>
    <w:rsid w:val="00BF6828"/>
    <w:rsid w:val="00C00B15"/>
    <w:rsid w:val="00C01763"/>
    <w:rsid w:val="00C03A45"/>
    <w:rsid w:val="00C051A7"/>
    <w:rsid w:val="00C0551F"/>
    <w:rsid w:val="00C05699"/>
    <w:rsid w:val="00C05EA2"/>
    <w:rsid w:val="00C06549"/>
    <w:rsid w:val="00C06B64"/>
    <w:rsid w:val="00C0760C"/>
    <w:rsid w:val="00C0797B"/>
    <w:rsid w:val="00C07CE3"/>
    <w:rsid w:val="00C10DD6"/>
    <w:rsid w:val="00C113CF"/>
    <w:rsid w:val="00C1165C"/>
    <w:rsid w:val="00C11BBD"/>
    <w:rsid w:val="00C11C41"/>
    <w:rsid w:val="00C13B59"/>
    <w:rsid w:val="00C15F53"/>
    <w:rsid w:val="00C16098"/>
    <w:rsid w:val="00C1619B"/>
    <w:rsid w:val="00C17D99"/>
    <w:rsid w:val="00C2009B"/>
    <w:rsid w:val="00C2022A"/>
    <w:rsid w:val="00C2095B"/>
    <w:rsid w:val="00C211AA"/>
    <w:rsid w:val="00C213E8"/>
    <w:rsid w:val="00C2200F"/>
    <w:rsid w:val="00C22097"/>
    <w:rsid w:val="00C22437"/>
    <w:rsid w:val="00C24AD9"/>
    <w:rsid w:val="00C27EA1"/>
    <w:rsid w:val="00C30252"/>
    <w:rsid w:val="00C308F3"/>
    <w:rsid w:val="00C311D3"/>
    <w:rsid w:val="00C3255E"/>
    <w:rsid w:val="00C34594"/>
    <w:rsid w:val="00C34F4A"/>
    <w:rsid w:val="00C3741F"/>
    <w:rsid w:val="00C42370"/>
    <w:rsid w:val="00C42596"/>
    <w:rsid w:val="00C42E08"/>
    <w:rsid w:val="00C43343"/>
    <w:rsid w:val="00C43F7C"/>
    <w:rsid w:val="00C4402A"/>
    <w:rsid w:val="00C45812"/>
    <w:rsid w:val="00C45F22"/>
    <w:rsid w:val="00C4607A"/>
    <w:rsid w:val="00C46427"/>
    <w:rsid w:val="00C47108"/>
    <w:rsid w:val="00C511B7"/>
    <w:rsid w:val="00C521AB"/>
    <w:rsid w:val="00C5532B"/>
    <w:rsid w:val="00C55A18"/>
    <w:rsid w:val="00C566E2"/>
    <w:rsid w:val="00C56DC0"/>
    <w:rsid w:val="00C572B2"/>
    <w:rsid w:val="00C603FF"/>
    <w:rsid w:val="00C61AE3"/>
    <w:rsid w:val="00C61CEA"/>
    <w:rsid w:val="00C62CA9"/>
    <w:rsid w:val="00C63E55"/>
    <w:rsid w:val="00C646A0"/>
    <w:rsid w:val="00C65537"/>
    <w:rsid w:val="00C65634"/>
    <w:rsid w:val="00C70D0A"/>
    <w:rsid w:val="00C711C3"/>
    <w:rsid w:val="00C71A13"/>
    <w:rsid w:val="00C72B93"/>
    <w:rsid w:val="00C72FF9"/>
    <w:rsid w:val="00C73ADD"/>
    <w:rsid w:val="00C80A3A"/>
    <w:rsid w:val="00C80CDA"/>
    <w:rsid w:val="00C81BAD"/>
    <w:rsid w:val="00C848F9"/>
    <w:rsid w:val="00C84C2F"/>
    <w:rsid w:val="00C85C95"/>
    <w:rsid w:val="00C85CDC"/>
    <w:rsid w:val="00C86F24"/>
    <w:rsid w:val="00C912E1"/>
    <w:rsid w:val="00C92579"/>
    <w:rsid w:val="00C92B16"/>
    <w:rsid w:val="00C9434D"/>
    <w:rsid w:val="00C944D1"/>
    <w:rsid w:val="00C94DA0"/>
    <w:rsid w:val="00C95FC7"/>
    <w:rsid w:val="00C96406"/>
    <w:rsid w:val="00CA0AC9"/>
    <w:rsid w:val="00CA1450"/>
    <w:rsid w:val="00CA18FB"/>
    <w:rsid w:val="00CA1ACE"/>
    <w:rsid w:val="00CA217E"/>
    <w:rsid w:val="00CA3142"/>
    <w:rsid w:val="00CA3431"/>
    <w:rsid w:val="00CA367D"/>
    <w:rsid w:val="00CA39FA"/>
    <w:rsid w:val="00CA3A10"/>
    <w:rsid w:val="00CA481E"/>
    <w:rsid w:val="00CA4E2F"/>
    <w:rsid w:val="00CA78E1"/>
    <w:rsid w:val="00CA795D"/>
    <w:rsid w:val="00CB0541"/>
    <w:rsid w:val="00CB1340"/>
    <w:rsid w:val="00CB150F"/>
    <w:rsid w:val="00CB43FE"/>
    <w:rsid w:val="00CB5319"/>
    <w:rsid w:val="00CB5D1A"/>
    <w:rsid w:val="00CB7E53"/>
    <w:rsid w:val="00CC08EF"/>
    <w:rsid w:val="00CC1133"/>
    <w:rsid w:val="00CC114B"/>
    <w:rsid w:val="00CC1FA2"/>
    <w:rsid w:val="00CC2403"/>
    <w:rsid w:val="00CC2934"/>
    <w:rsid w:val="00CC2D01"/>
    <w:rsid w:val="00CC3262"/>
    <w:rsid w:val="00CC621C"/>
    <w:rsid w:val="00CC6D26"/>
    <w:rsid w:val="00CD018D"/>
    <w:rsid w:val="00CD02C5"/>
    <w:rsid w:val="00CD23A2"/>
    <w:rsid w:val="00CD2586"/>
    <w:rsid w:val="00CD341E"/>
    <w:rsid w:val="00CD3725"/>
    <w:rsid w:val="00CD37B8"/>
    <w:rsid w:val="00CD477D"/>
    <w:rsid w:val="00CD5120"/>
    <w:rsid w:val="00CD6694"/>
    <w:rsid w:val="00CD78AC"/>
    <w:rsid w:val="00CD7949"/>
    <w:rsid w:val="00CE0F80"/>
    <w:rsid w:val="00CE1756"/>
    <w:rsid w:val="00CE39E0"/>
    <w:rsid w:val="00CE3CA8"/>
    <w:rsid w:val="00CE4B15"/>
    <w:rsid w:val="00CE6312"/>
    <w:rsid w:val="00CE63E9"/>
    <w:rsid w:val="00CF0398"/>
    <w:rsid w:val="00CF1152"/>
    <w:rsid w:val="00CF1B58"/>
    <w:rsid w:val="00CF4836"/>
    <w:rsid w:val="00CF6016"/>
    <w:rsid w:val="00CF6ADC"/>
    <w:rsid w:val="00CF6C30"/>
    <w:rsid w:val="00CF738A"/>
    <w:rsid w:val="00CF793C"/>
    <w:rsid w:val="00D00457"/>
    <w:rsid w:val="00D00DE2"/>
    <w:rsid w:val="00D0172F"/>
    <w:rsid w:val="00D01B78"/>
    <w:rsid w:val="00D01F31"/>
    <w:rsid w:val="00D03000"/>
    <w:rsid w:val="00D05EBE"/>
    <w:rsid w:val="00D11125"/>
    <w:rsid w:val="00D113FF"/>
    <w:rsid w:val="00D128FC"/>
    <w:rsid w:val="00D12D88"/>
    <w:rsid w:val="00D12EDC"/>
    <w:rsid w:val="00D14335"/>
    <w:rsid w:val="00D15694"/>
    <w:rsid w:val="00D15AE2"/>
    <w:rsid w:val="00D17364"/>
    <w:rsid w:val="00D17CC6"/>
    <w:rsid w:val="00D202C0"/>
    <w:rsid w:val="00D2069D"/>
    <w:rsid w:val="00D21916"/>
    <w:rsid w:val="00D22200"/>
    <w:rsid w:val="00D22A3D"/>
    <w:rsid w:val="00D23AF3"/>
    <w:rsid w:val="00D25D95"/>
    <w:rsid w:val="00D26518"/>
    <w:rsid w:val="00D3035C"/>
    <w:rsid w:val="00D3061B"/>
    <w:rsid w:val="00D32BC6"/>
    <w:rsid w:val="00D32CC6"/>
    <w:rsid w:val="00D34509"/>
    <w:rsid w:val="00D34677"/>
    <w:rsid w:val="00D34DB5"/>
    <w:rsid w:val="00D34E7E"/>
    <w:rsid w:val="00D356A0"/>
    <w:rsid w:val="00D35ABA"/>
    <w:rsid w:val="00D36667"/>
    <w:rsid w:val="00D37645"/>
    <w:rsid w:val="00D40BF1"/>
    <w:rsid w:val="00D42251"/>
    <w:rsid w:val="00D43E13"/>
    <w:rsid w:val="00D44247"/>
    <w:rsid w:val="00D44250"/>
    <w:rsid w:val="00D44377"/>
    <w:rsid w:val="00D44F8A"/>
    <w:rsid w:val="00D45E37"/>
    <w:rsid w:val="00D46085"/>
    <w:rsid w:val="00D4665B"/>
    <w:rsid w:val="00D471A3"/>
    <w:rsid w:val="00D5056B"/>
    <w:rsid w:val="00D50638"/>
    <w:rsid w:val="00D513BF"/>
    <w:rsid w:val="00D520D0"/>
    <w:rsid w:val="00D53B59"/>
    <w:rsid w:val="00D5430C"/>
    <w:rsid w:val="00D54A2C"/>
    <w:rsid w:val="00D55A81"/>
    <w:rsid w:val="00D578D4"/>
    <w:rsid w:val="00D60697"/>
    <w:rsid w:val="00D609D9"/>
    <w:rsid w:val="00D61C3C"/>
    <w:rsid w:val="00D61EBB"/>
    <w:rsid w:val="00D61EDD"/>
    <w:rsid w:val="00D62442"/>
    <w:rsid w:val="00D63229"/>
    <w:rsid w:val="00D633BB"/>
    <w:rsid w:val="00D635A1"/>
    <w:rsid w:val="00D6382D"/>
    <w:rsid w:val="00D65A3E"/>
    <w:rsid w:val="00D66E28"/>
    <w:rsid w:val="00D674A5"/>
    <w:rsid w:val="00D67CF9"/>
    <w:rsid w:val="00D70B54"/>
    <w:rsid w:val="00D71ADC"/>
    <w:rsid w:val="00D71C01"/>
    <w:rsid w:val="00D72DC3"/>
    <w:rsid w:val="00D73B33"/>
    <w:rsid w:val="00D74A35"/>
    <w:rsid w:val="00D74C7E"/>
    <w:rsid w:val="00D74DB6"/>
    <w:rsid w:val="00D74E18"/>
    <w:rsid w:val="00D74FF2"/>
    <w:rsid w:val="00D750B1"/>
    <w:rsid w:val="00D75114"/>
    <w:rsid w:val="00D80676"/>
    <w:rsid w:val="00D80D01"/>
    <w:rsid w:val="00D80D67"/>
    <w:rsid w:val="00D8162B"/>
    <w:rsid w:val="00D817B4"/>
    <w:rsid w:val="00D82946"/>
    <w:rsid w:val="00D8295B"/>
    <w:rsid w:val="00D840B2"/>
    <w:rsid w:val="00D84A4E"/>
    <w:rsid w:val="00D84AC0"/>
    <w:rsid w:val="00D8508D"/>
    <w:rsid w:val="00D85A14"/>
    <w:rsid w:val="00D85FDE"/>
    <w:rsid w:val="00D863E6"/>
    <w:rsid w:val="00D8715B"/>
    <w:rsid w:val="00D87761"/>
    <w:rsid w:val="00D9041D"/>
    <w:rsid w:val="00D91242"/>
    <w:rsid w:val="00D914CD"/>
    <w:rsid w:val="00D9294F"/>
    <w:rsid w:val="00D97650"/>
    <w:rsid w:val="00D9766B"/>
    <w:rsid w:val="00DA0422"/>
    <w:rsid w:val="00DA2061"/>
    <w:rsid w:val="00DA240F"/>
    <w:rsid w:val="00DA2479"/>
    <w:rsid w:val="00DA2E9E"/>
    <w:rsid w:val="00DA368C"/>
    <w:rsid w:val="00DA37AD"/>
    <w:rsid w:val="00DA380A"/>
    <w:rsid w:val="00DA476B"/>
    <w:rsid w:val="00DA53A0"/>
    <w:rsid w:val="00DA64B3"/>
    <w:rsid w:val="00DA6581"/>
    <w:rsid w:val="00DA6B04"/>
    <w:rsid w:val="00DA75EA"/>
    <w:rsid w:val="00DB0171"/>
    <w:rsid w:val="00DB12DF"/>
    <w:rsid w:val="00DB180E"/>
    <w:rsid w:val="00DB200B"/>
    <w:rsid w:val="00DB266B"/>
    <w:rsid w:val="00DB2E48"/>
    <w:rsid w:val="00DB32FB"/>
    <w:rsid w:val="00DB3685"/>
    <w:rsid w:val="00DB370E"/>
    <w:rsid w:val="00DB3C6D"/>
    <w:rsid w:val="00DB653D"/>
    <w:rsid w:val="00DC0A75"/>
    <w:rsid w:val="00DC1360"/>
    <w:rsid w:val="00DC158B"/>
    <w:rsid w:val="00DC1649"/>
    <w:rsid w:val="00DC22BD"/>
    <w:rsid w:val="00DC28FE"/>
    <w:rsid w:val="00DC29C1"/>
    <w:rsid w:val="00DC3967"/>
    <w:rsid w:val="00DC3CD5"/>
    <w:rsid w:val="00DC5B6B"/>
    <w:rsid w:val="00DC65E4"/>
    <w:rsid w:val="00DC7FEE"/>
    <w:rsid w:val="00DD01C3"/>
    <w:rsid w:val="00DD0213"/>
    <w:rsid w:val="00DD0D97"/>
    <w:rsid w:val="00DD17BD"/>
    <w:rsid w:val="00DD273A"/>
    <w:rsid w:val="00DD2D37"/>
    <w:rsid w:val="00DD3212"/>
    <w:rsid w:val="00DD578D"/>
    <w:rsid w:val="00DD5C03"/>
    <w:rsid w:val="00DD63E2"/>
    <w:rsid w:val="00DD6500"/>
    <w:rsid w:val="00DD6782"/>
    <w:rsid w:val="00DD69D5"/>
    <w:rsid w:val="00DD6B15"/>
    <w:rsid w:val="00DD6D93"/>
    <w:rsid w:val="00DD7856"/>
    <w:rsid w:val="00DD7D5F"/>
    <w:rsid w:val="00DE02E2"/>
    <w:rsid w:val="00DE0923"/>
    <w:rsid w:val="00DE1129"/>
    <w:rsid w:val="00DE187A"/>
    <w:rsid w:val="00DE1FAE"/>
    <w:rsid w:val="00DE357F"/>
    <w:rsid w:val="00DE3B93"/>
    <w:rsid w:val="00DE46C3"/>
    <w:rsid w:val="00DE4B40"/>
    <w:rsid w:val="00DE7A14"/>
    <w:rsid w:val="00DF0438"/>
    <w:rsid w:val="00DF2061"/>
    <w:rsid w:val="00DF2FC2"/>
    <w:rsid w:val="00DF36CB"/>
    <w:rsid w:val="00DF3B2B"/>
    <w:rsid w:val="00DF3C0E"/>
    <w:rsid w:val="00DF4270"/>
    <w:rsid w:val="00DF477C"/>
    <w:rsid w:val="00DF6665"/>
    <w:rsid w:val="00DF6F0D"/>
    <w:rsid w:val="00DF7077"/>
    <w:rsid w:val="00DF77C6"/>
    <w:rsid w:val="00DF7907"/>
    <w:rsid w:val="00DF7B97"/>
    <w:rsid w:val="00E00FAB"/>
    <w:rsid w:val="00E01A46"/>
    <w:rsid w:val="00E01ABA"/>
    <w:rsid w:val="00E02C71"/>
    <w:rsid w:val="00E038DD"/>
    <w:rsid w:val="00E04671"/>
    <w:rsid w:val="00E05956"/>
    <w:rsid w:val="00E05AB1"/>
    <w:rsid w:val="00E05F6E"/>
    <w:rsid w:val="00E068B2"/>
    <w:rsid w:val="00E070DC"/>
    <w:rsid w:val="00E10223"/>
    <w:rsid w:val="00E107E6"/>
    <w:rsid w:val="00E10CF0"/>
    <w:rsid w:val="00E123DD"/>
    <w:rsid w:val="00E13187"/>
    <w:rsid w:val="00E13B76"/>
    <w:rsid w:val="00E13C12"/>
    <w:rsid w:val="00E13F13"/>
    <w:rsid w:val="00E14550"/>
    <w:rsid w:val="00E145BC"/>
    <w:rsid w:val="00E164F6"/>
    <w:rsid w:val="00E1677E"/>
    <w:rsid w:val="00E174D4"/>
    <w:rsid w:val="00E17ECE"/>
    <w:rsid w:val="00E20516"/>
    <w:rsid w:val="00E20761"/>
    <w:rsid w:val="00E20F93"/>
    <w:rsid w:val="00E212CB"/>
    <w:rsid w:val="00E2135D"/>
    <w:rsid w:val="00E22107"/>
    <w:rsid w:val="00E2301A"/>
    <w:rsid w:val="00E23115"/>
    <w:rsid w:val="00E237F8"/>
    <w:rsid w:val="00E259A4"/>
    <w:rsid w:val="00E25E24"/>
    <w:rsid w:val="00E26E48"/>
    <w:rsid w:val="00E27A0D"/>
    <w:rsid w:val="00E32DDB"/>
    <w:rsid w:val="00E33535"/>
    <w:rsid w:val="00E34DB3"/>
    <w:rsid w:val="00E35AEB"/>
    <w:rsid w:val="00E362FD"/>
    <w:rsid w:val="00E4078D"/>
    <w:rsid w:val="00E407A8"/>
    <w:rsid w:val="00E40B73"/>
    <w:rsid w:val="00E4165C"/>
    <w:rsid w:val="00E416E0"/>
    <w:rsid w:val="00E417D0"/>
    <w:rsid w:val="00E41B86"/>
    <w:rsid w:val="00E442D6"/>
    <w:rsid w:val="00E45114"/>
    <w:rsid w:val="00E45ADA"/>
    <w:rsid w:val="00E4616C"/>
    <w:rsid w:val="00E50288"/>
    <w:rsid w:val="00E51221"/>
    <w:rsid w:val="00E51A1C"/>
    <w:rsid w:val="00E51FF9"/>
    <w:rsid w:val="00E5302E"/>
    <w:rsid w:val="00E55583"/>
    <w:rsid w:val="00E56322"/>
    <w:rsid w:val="00E56466"/>
    <w:rsid w:val="00E5769B"/>
    <w:rsid w:val="00E60EAA"/>
    <w:rsid w:val="00E61127"/>
    <w:rsid w:val="00E61254"/>
    <w:rsid w:val="00E616FB"/>
    <w:rsid w:val="00E62219"/>
    <w:rsid w:val="00E62D58"/>
    <w:rsid w:val="00E62DD6"/>
    <w:rsid w:val="00E63B8A"/>
    <w:rsid w:val="00E63D60"/>
    <w:rsid w:val="00E672C4"/>
    <w:rsid w:val="00E7079F"/>
    <w:rsid w:val="00E72A38"/>
    <w:rsid w:val="00E72A68"/>
    <w:rsid w:val="00E72C36"/>
    <w:rsid w:val="00E7414B"/>
    <w:rsid w:val="00E74BD6"/>
    <w:rsid w:val="00E76555"/>
    <w:rsid w:val="00E765D5"/>
    <w:rsid w:val="00E765E0"/>
    <w:rsid w:val="00E76D42"/>
    <w:rsid w:val="00E77FE3"/>
    <w:rsid w:val="00E809B9"/>
    <w:rsid w:val="00E82066"/>
    <w:rsid w:val="00E82CCE"/>
    <w:rsid w:val="00E8381C"/>
    <w:rsid w:val="00E86426"/>
    <w:rsid w:val="00E86C7A"/>
    <w:rsid w:val="00E86D5B"/>
    <w:rsid w:val="00E87245"/>
    <w:rsid w:val="00E9355A"/>
    <w:rsid w:val="00E93F43"/>
    <w:rsid w:val="00E950AA"/>
    <w:rsid w:val="00E954BF"/>
    <w:rsid w:val="00E9595F"/>
    <w:rsid w:val="00E959D2"/>
    <w:rsid w:val="00E96408"/>
    <w:rsid w:val="00E96714"/>
    <w:rsid w:val="00E96A2D"/>
    <w:rsid w:val="00E9714A"/>
    <w:rsid w:val="00E97868"/>
    <w:rsid w:val="00EA0D8A"/>
    <w:rsid w:val="00EA19EE"/>
    <w:rsid w:val="00EA21F6"/>
    <w:rsid w:val="00EA2B50"/>
    <w:rsid w:val="00EA2E86"/>
    <w:rsid w:val="00EA33B6"/>
    <w:rsid w:val="00EA4214"/>
    <w:rsid w:val="00EA45D0"/>
    <w:rsid w:val="00EA4713"/>
    <w:rsid w:val="00EA57B5"/>
    <w:rsid w:val="00EB137B"/>
    <w:rsid w:val="00EB2DB4"/>
    <w:rsid w:val="00EB4533"/>
    <w:rsid w:val="00EB4638"/>
    <w:rsid w:val="00EB482E"/>
    <w:rsid w:val="00EB4D07"/>
    <w:rsid w:val="00EB5806"/>
    <w:rsid w:val="00EB5B6C"/>
    <w:rsid w:val="00EB6640"/>
    <w:rsid w:val="00EB6FD8"/>
    <w:rsid w:val="00EB7A56"/>
    <w:rsid w:val="00EC00E3"/>
    <w:rsid w:val="00EC1442"/>
    <w:rsid w:val="00EC1D29"/>
    <w:rsid w:val="00EC305C"/>
    <w:rsid w:val="00EC42A3"/>
    <w:rsid w:val="00EC4999"/>
    <w:rsid w:val="00EC51CC"/>
    <w:rsid w:val="00EC5557"/>
    <w:rsid w:val="00EC5B23"/>
    <w:rsid w:val="00EC644B"/>
    <w:rsid w:val="00EC660C"/>
    <w:rsid w:val="00EC67F9"/>
    <w:rsid w:val="00EC76D9"/>
    <w:rsid w:val="00EC7B6A"/>
    <w:rsid w:val="00ED0945"/>
    <w:rsid w:val="00ED173C"/>
    <w:rsid w:val="00ED1E47"/>
    <w:rsid w:val="00ED2BF6"/>
    <w:rsid w:val="00ED3BD6"/>
    <w:rsid w:val="00ED3CAC"/>
    <w:rsid w:val="00ED4D7A"/>
    <w:rsid w:val="00ED51C3"/>
    <w:rsid w:val="00ED5EB1"/>
    <w:rsid w:val="00ED5F51"/>
    <w:rsid w:val="00ED68A8"/>
    <w:rsid w:val="00ED6D03"/>
    <w:rsid w:val="00ED72A3"/>
    <w:rsid w:val="00ED771B"/>
    <w:rsid w:val="00EE09F7"/>
    <w:rsid w:val="00EE1019"/>
    <w:rsid w:val="00EE111D"/>
    <w:rsid w:val="00EE2403"/>
    <w:rsid w:val="00EE372A"/>
    <w:rsid w:val="00EE4245"/>
    <w:rsid w:val="00EE58CB"/>
    <w:rsid w:val="00EE59CA"/>
    <w:rsid w:val="00EE6923"/>
    <w:rsid w:val="00EE7793"/>
    <w:rsid w:val="00EF04AA"/>
    <w:rsid w:val="00EF0BC9"/>
    <w:rsid w:val="00EF1754"/>
    <w:rsid w:val="00EF1F90"/>
    <w:rsid w:val="00EF2BB9"/>
    <w:rsid w:val="00EF43FA"/>
    <w:rsid w:val="00EF4888"/>
    <w:rsid w:val="00EF72A2"/>
    <w:rsid w:val="00F00ED9"/>
    <w:rsid w:val="00F014EB"/>
    <w:rsid w:val="00F02104"/>
    <w:rsid w:val="00F02203"/>
    <w:rsid w:val="00F0282C"/>
    <w:rsid w:val="00F03113"/>
    <w:rsid w:val="00F03742"/>
    <w:rsid w:val="00F03A30"/>
    <w:rsid w:val="00F03B30"/>
    <w:rsid w:val="00F05E54"/>
    <w:rsid w:val="00F05E58"/>
    <w:rsid w:val="00F07880"/>
    <w:rsid w:val="00F07F1F"/>
    <w:rsid w:val="00F1095E"/>
    <w:rsid w:val="00F13063"/>
    <w:rsid w:val="00F13F3D"/>
    <w:rsid w:val="00F14A3E"/>
    <w:rsid w:val="00F1597D"/>
    <w:rsid w:val="00F16F14"/>
    <w:rsid w:val="00F170C7"/>
    <w:rsid w:val="00F17DB8"/>
    <w:rsid w:val="00F20285"/>
    <w:rsid w:val="00F2047D"/>
    <w:rsid w:val="00F20A63"/>
    <w:rsid w:val="00F2140D"/>
    <w:rsid w:val="00F24655"/>
    <w:rsid w:val="00F24BBD"/>
    <w:rsid w:val="00F26396"/>
    <w:rsid w:val="00F275BB"/>
    <w:rsid w:val="00F27628"/>
    <w:rsid w:val="00F302D1"/>
    <w:rsid w:val="00F30349"/>
    <w:rsid w:val="00F3323C"/>
    <w:rsid w:val="00F333C4"/>
    <w:rsid w:val="00F33AF9"/>
    <w:rsid w:val="00F3482C"/>
    <w:rsid w:val="00F354F8"/>
    <w:rsid w:val="00F35D45"/>
    <w:rsid w:val="00F40CCF"/>
    <w:rsid w:val="00F4139F"/>
    <w:rsid w:val="00F41D51"/>
    <w:rsid w:val="00F41F7F"/>
    <w:rsid w:val="00F43BBC"/>
    <w:rsid w:val="00F43E1C"/>
    <w:rsid w:val="00F44D17"/>
    <w:rsid w:val="00F454D3"/>
    <w:rsid w:val="00F46C6F"/>
    <w:rsid w:val="00F47BD0"/>
    <w:rsid w:val="00F50AD0"/>
    <w:rsid w:val="00F52770"/>
    <w:rsid w:val="00F52C1E"/>
    <w:rsid w:val="00F53378"/>
    <w:rsid w:val="00F53E5B"/>
    <w:rsid w:val="00F54617"/>
    <w:rsid w:val="00F5538E"/>
    <w:rsid w:val="00F55860"/>
    <w:rsid w:val="00F563BA"/>
    <w:rsid w:val="00F56586"/>
    <w:rsid w:val="00F56F4A"/>
    <w:rsid w:val="00F57B14"/>
    <w:rsid w:val="00F60CE5"/>
    <w:rsid w:val="00F61080"/>
    <w:rsid w:val="00F65156"/>
    <w:rsid w:val="00F65F10"/>
    <w:rsid w:val="00F665E2"/>
    <w:rsid w:val="00F674E2"/>
    <w:rsid w:val="00F675E4"/>
    <w:rsid w:val="00F676B5"/>
    <w:rsid w:val="00F70A11"/>
    <w:rsid w:val="00F70A19"/>
    <w:rsid w:val="00F726D5"/>
    <w:rsid w:val="00F73463"/>
    <w:rsid w:val="00F73A0D"/>
    <w:rsid w:val="00F74357"/>
    <w:rsid w:val="00F75705"/>
    <w:rsid w:val="00F75A94"/>
    <w:rsid w:val="00F76571"/>
    <w:rsid w:val="00F77191"/>
    <w:rsid w:val="00F77EDA"/>
    <w:rsid w:val="00F807F2"/>
    <w:rsid w:val="00F813C5"/>
    <w:rsid w:val="00F816FF"/>
    <w:rsid w:val="00F81A58"/>
    <w:rsid w:val="00F83F59"/>
    <w:rsid w:val="00F83FF6"/>
    <w:rsid w:val="00F84812"/>
    <w:rsid w:val="00F84FEA"/>
    <w:rsid w:val="00F85B9E"/>
    <w:rsid w:val="00F87559"/>
    <w:rsid w:val="00F90C3A"/>
    <w:rsid w:val="00F90F7F"/>
    <w:rsid w:val="00F919D9"/>
    <w:rsid w:val="00F91A6C"/>
    <w:rsid w:val="00F91B34"/>
    <w:rsid w:val="00F92426"/>
    <w:rsid w:val="00F93908"/>
    <w:rsid w:val="00F93DEE"/>
    <w:rsid w:val="00F9422B"/>
    <w:rsid w:val="00F9532A"/>
    <w:rsid w:val="00F95C94"/>
    <w:rsid w:val="00F95F8D"/>
    <w:rsid w:val="00F9628B"/>
    <w:rsid w:val="00F963A5"/>
    <w:rsid w:val="00FA0A8B"/>
    <w:rsid w:val="00FA27BF"/>
    <w:rsid w:val="00FA384D"/>
    <w:rsid w:val="00FA443B"/>
    <w:rsid w:val="00FA4557"/>
    <w:rsid w:val="00FA4FC7"/>
    <w:rsid w:val="00FA5507"/>
    <w:rsid w:val="00FA56AE"/>
    <w:rsid w:val="00FA6FA4"/>
    <w:rsid w:val="00FB0C2A"/>
    <w:rsid w:val="00FB22BE"/>
    <w:rsid w:val="00FB2619"/>
    <w:rsid w:val="00FB3518"/>
    <w:rsid w:val="00FB371A"/>
    <w:rsid w:val="00FB496D"/>
    <w:rsid w:val="00FB62B6"/>
    <w:rsid w:val="00FB6E14"/>
    <w:rsid w:val="00FB704E"/>
    <w:rsid w:val="00FB7332"/>
    <w:rsid w:val="00FB7805"/>
    <w:rsid w:val="00FC0F41"/>
    <w:rsid w:val="00FC2CF3"/>
    <w:rsid w:val="00FC2D2D"/>
    <w:rsid w:val="00FC3470"/>
    <w:rsid w:val="00FC39D4"/>
    <w:rsid w:val="00FC4217"/>
    <w:rsid w:val="00FC4294"/>
    <w:rsid w:val="00FC4904"/>
    <w:rsid w:val="00FC55E9"/>
    <w:rsid w:val="00FC655C"/>
    <w:rsid w:val="00FD1D67"/>
    <w:rsid w:val="00FD202F"/>
    <w:rsid w:val="00FD335F"/>
    <w:rsid w:val="00FD345B"/>
    <w:rsid w:val="00FD4F03"/>
    <w:rsid w:val="00FD4FCD"/>
    <w:rsid w:val="00FD5339"/>
    <w:rsid w:val="00FD54F9"/>
    <w:rsid w:val="00FD6E83"/>
    <w:rsid w:val="00FD712F"/>
    <w:rsid w:val="00FE18B3"/>
    <w:rsid w:val="00FE2728"/>
    <w:rsid w:val="00FE4B87"/>
    <w:rsid w:val="00FE5496"/>
    <w:rsid w:val="00FF0A02"/>
    <w:rsid w:val="00FF306C"/>
    <w:rsid w:val="00FF30A6"/>
    <w:rsid w:val="00FF31BE"/>
    <w:rsid w:val="00FF350E"/>
    <w:rsid w:val="00FF518B"/>
    <w:rsid w:val="00FF6697"/>
    <w:rsid w:val="00FF681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41C44C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48FB"/>
    <w:rPr>
      <w:sz w:val="24"/>
      <w:szCs w:val="24"/>
    </w:rPr>
  </w:style>
  <w:style w:type="paragraph" w:styleId="Heading1">
    <w:name w:val="heading 1"/>
    <w:basedOn w:val="Normal"/>
    <w:next w:val="Normal"/>
    <w:link w:val="Heading1Char"/>
    <w:qFormat/>
    <w:rsid w:val="00BC2AC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3B4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82A81"/>
    <w:pPr>
      <w:keepNext/>
      <w:keepLines/>
      <w:spacing w:before="40"/>
      <w:outlineLvl w:val="2"/>
    </w:pPr>
    <w:rPr>
      <w:rFonts w:ascii="Times New Roman" w:eastAsiaTheme="majorEastAsia" w:hAnsi="Times New Roman"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712C"/>
    <w:pPr>
      <w:ind w:left="720"/>
      <w:contextualSpacing/>
    </w:pPr>
  </w:style>
  <w:style w:type="character" w:styleId="Hyperlink">
    <w:name w:val="Hyperlink"/>
    <w:basedOn w:val="DefaultParagraphFont"/>
    <w:uiPriority w:val="99"/>
    <w:unhideWhenUsed/>
    <w:rsid w:val="00EF0BC9"/>
    <w:rPr>
      <w:color w:val="0000FF" w:themeColor="hyperlink"/>
      <w:u w:val="single"/>
    </w:rPr>
  </w:style>
  <w:style w:type="paragraph" w:styleId="BalloonText">
    <w:name w:val="Balloon Text"/>
    <w:basedOn w:val="Normal"/>
    <w:link w:val="BalloonTextChar"/>
    <w:uiPriority w:val="99"/>
    <w:semiHidden/>
    <w:unhideWhenUsed/>
    <w:rsid w:val="004D7E3B"/>
    <w:rPr>
      <w:rFonts w:ascii="Lucida Grande" w:hAnsi="Lucida Grande"/>
      <w:sz w:val="18"/>
      <w:szCs w:val="18"/>
    </w:rPr>
  </w:style>
  <w:style w:type="character" w:customStyle="1" w:styleId="BalloonTextChar">
    <w:name w:val="Balloon Text Char"/>
    <w:basedOn w:val="DefaultParagraphFont"/>
    <w:link w:val="BalloonText"/>
    <w:uiPriority w:val="99"/>
    <w:semiHidden/>
    <w:rsid w:val="004D7E3B"/>
    <w:rPr>
      <w:rFonts w:ascii="Lucida Grande" w:hAnsi="Lucida Grande"/>
      <w:sz w:val="18"/>
      <w:szCs w:val="18"/>
    </w:rPr>
  </w:style>
  <w:style w:type="table" w:styleId="TableGrid">
    <w:name w:val="Table Grid"/>
    <w:basedOn w:val="TableNormal"/>
    <w:uiPriority w:val="59"/>
    <w:rsid w:val="0048118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2C2734"/>
    <w:rPr>
      <w:color w:val="800080" w:themeColor="followedHyperlink"/>
      <w:u w:val="single"/>
    </w:rPr>
  </w:style>
  <w:style w:type="character" w:customStyle="1" w:styleId="Heading1Char">
    <w:name w:val="Heading 1 Char"/>
    <w:basedOn w:val="DefaultParagraphFont"/>
    <w:link w:val="Heading1"/>
    <w:rsid w:val="00BC2AC5"/>
    <w:rPr>
      <w:rFonts w:asciiTheme="majorHAnsi" w:eastAsiaTheme="majorEastAsia" w:hAnsiTheme="majorHAnsi" w:cstheme="majorBidi"/>
      <w:b/>
      <w:bCs/>
      <w:color w:val="345A8A" w:themeColor="accent1" w:themeShade="B5"/>
      <w:sz w:val="32"/>
      <w:szCs w:val="32"/>
    </w:rPr>
  </w:style>
  <w:style w:type="character" w:styleId="Emphasis">
    <w:name w:val="Emphasis"/>
    <w:basedOn w:val="DefaultParagraphFont"/>
    <w:uiPriority w:val="20"/>
    <w:qFormat/>
    <w:rsid w:val="00BC2AC5"/>
    <w:rPr>
      <w:i/>
      <w:iCs/>
    </w:rPr>
  </w:style>
  <w:style w:type="character" w:customStyle="1" w:styleId="apple-converted-space">
    <w:name w:val="apple-converted-space"/>
    <w:basedOn w:val="DefaultParagraphFont"/>
    <w:rsid w:val="00BC2AC5"/>
  </w:style>
  <w:style w:type="character" w:styleId="Strong">
    <w:name w:val="Strong"/>
    <w:basedOn w:val="DefaultParagraphFont"/>
    <w:uiPriority w:val="22"/>
    <w:qFormat/>
    <w:rsid w:val="00BC2AC5"/>
    <w:rPr>
      <w:b/>
      <w:bCs/>
    </w:rPr>
  </w:style>
  <w:style w:type="character" w:styleId="CommentReference">
    <w:name w:val="annotation reference"/>
    <w:basedOn w:val="DefaultParagraphFont"/>
    <w:uiPriority w:val="99"/>
    <w:semiHidden/>
    <w:unhideWhenUsed/>
    <w:rsid w:val="00CA795D"/>
    <w:rPr>
      <w:sz w:val="18"/>
      <w:szCs w:val="18"/>
    </w:rPr>
  </w:style>
  <w:style w:type="paragraph" w:styleId="CommentText">
    <w:name w:val="annotation text"/>
    <w:basedOn w:val="Normal"/>
    <w:link w:val="CommentTextChar"/>
    <w:uiPriority w:val="99"/>
    <w:semiHidden/>
    <w:unhideWhenUsed/>
    <w:rsid w:val="00CA795D"/>
  </w:style>
  <w:style w:type="character" w:customStyle="1" w:styleId="CommentTextChar">
    <w:name w:val="Comment Text Char"/>
    <w:basedOn w:val="DefaultParagraphFont"/>
    <w:link w:val="CommentText"/>
    <w:uiPriority w:val="99"/>
    <w:semiHidden/>
    <w:rsid w:val="00CA795D"/>
    <w:rPr>
      <w:sz w:val="24"/>
      <w:szCs w:val="24"/>
    </w:rPr>
  </w:style>
  <w:style w:type="paragraph" w:styleId="CommentSubject">
    <w:name w:val="annotation subject"/>
    <w:basedOn w:val="CommentText"/>
    <w:next w:val="CommentText"/>
    <w:link w:val="CommentSubjectChar"/>
    <w:uiPriority w:val="99"/>
    <w:semiHidden/>
    <w:unhideWhenUsed/>
    <w:rsid w:val="00CA795D"/>
    <w:rPr>
      <w:b/>
      <w:bCs/>
      <w:sz w:val="20"/>
      <w:szCs w:val="20"/>
    </w:rPr>
  </w:style>
  <w:style w:type="character" w:customStyle="1" w:styleId="CommentSubjectChar">
    <w:name w:val="Comment Subject Char"/>
    <w:basedOn w:val="CommentTextChar"/>
    <w:link w:val="CommentSubject"/>
    <w:uiPriority w:val="99"/>
    <w:semiHidden/>
    <w:rsid w:val="00CA795D"/>
    <w:rPr>
      <w:b/>
      <w:bCs/>
      <w:sz w:val="24"/>
      <w:szCs w:val="24"/>
    </w:rPr>
  </w:style>
  <w:style w:type="paragraph" w:styleId="Caption">
    <w:name w:val="caption"/>
    <w:basedOn w:val="Normal"/>
    <w:next w:val="Normal"/>
    <w:uiPriority w:val="35"/>
    <w:unhideWhenUsed/>
    <w:qFormat/>
    <w:rsid w:val="009A7E9F"/>
    <w:pPr>
      <w:spacing w:after="200"/>
    </w:pPr>
    <w:rPr>
      <w:rFonts w:ascii="Times New Roman" w:hAnsi="Times New Roman"/>
      <w:bCs/>
      <w:i/>
      <w:sz w:val="28"/>
      <w:szCs w:val="18"/>
    </w:rPr>
  </w:style>
  <w:style w:type="character" w:styleId="PlaceholderText">
    <w:name w:val="Placeholder Text"/>
    <w:basedOn w:val="DefaultParagraphFont"/>
    <w:uiPriority w:val="99"/>
    <w:semiHidden/>
    <w:rsid w:val="001C4415"/>
    <w:rPr>
      <w:color w:val="808080"/>
    </w:rPr>
  </w:style>
  <w:style w:type="paragraph" w:styleId="Revision">
    <w:name w:val="Revision"/>
    <w:hidden/>
    <w:uiPriority w:val="99"/>
    <w:semiHidden/>
    <w:rsid w:val="005A2BE6"/>
    <w:rPr>
      <w:sz w:val="24"/>
      <w:szCs w:val="24"/>
    </w:rPr>
  </w:style>
  <w:style w:type="paragraph" w:styleId="NormalWeb">
    <w:name w:val="Normal (Web)"/>
    <w:basedOn w:val="Normal"/>
    <w:uiPriority w:val="99"/>
    <w:semiHidden/>
    <w:unhideWhenUsed/>
    <w:rsid w:val="00535811"/>
    <w:rPr>
      <w:rFonts w:ascii="Times New Roman" w:hAnsi="Times New Roman" w:cs="Times New Roman"/>
    </w:rPr>
  </w:style>
  <w:style w:type="paragraph" w:customStyle="1" w:styleId="EndNoteBibliographyTitle">
    <w:name w:val="EndNote Bibliography Title"/>
    <w:basedOn w:val="Normal"/>
    <w:rsid w:val="009B10FB"/>
    <w:pPr>
      <w:jc w:val="center"/>
    </w:pPr>
    <w:rPr>
      <w:rFonts w:ascii="Cambria" w:hAnsi="Cambria"/>
    </w:rPr>
  </w:style>
  <w:style w:type="paragraph" w:customStyle="1" w:styleId="EndNoteBibliography">
    <w:name w:val="EndNote Bibliography"/>
    <w:basedOn w:val="Normal"/>
    <w:rsid w:val="009B10FB"/>
    <w:rPr>
      <w:rFonts w:ascii="Cambria" w:hAnsi="Cambria"/>
    </w:rPr>
  </w:style>
  <w:style w:type="character" w:customStyle="1" w:styleId="Heading3Char">
    <w:name w:val="Heading 3 Char"/>
    <w:basedOn w:val="DefaultParagraphFont"/>
    <w:link w:val="Heading3"/>
    <w:uiPriority w:val="9"/>
    <w:rsid w:val="00182A81"/>
    <w:rPr>
      <w:rFonts w:ascii="Times New Roman" w:eastAsiaTheme="majorEastAsia" w:hAnsi="Times New Roman" w:cstheme="majorBidi"/>
      <w:i/>
      <w:sz w:val="24"/>
      <w:szCs w:val="24"/>
    </w:rPr>
  </w:style>
  <w:style w:type="character" w:customStyle="1" w:styleId="Heading2Char">
    <w:name w:val="Heading 2 Char"/>
    <w:basedOn w:val="DefaultParagraphFont"/>
    <w:link w:val="Heading2"/>
    <w:uiPriority w:val="9"/>
    <w:rsid w:val="00963B4A"/>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48FB"/>
    <w:rPr>
      <w:sz w:val="24"/>
      <w:szCs w:val="24"/>
    </w:rPr>
  </w:style>
  <w:style w:type="paragraph" w:styleId="Heading1">
    <w:name w:val="heading 1"/>
    <w:basedOn w:val="Normal"/>
    <w:next w:val="Normal"/>
    <w:link w:val="Heading1Char"/>
    <w:qFormat/>
    <w:rsid w:val="00BC2AC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3B4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82A81"/>
    <w:pPr>
      <w:keepNext/>
      <w:keepLines/>
      <w:spacing w:before="40"/>
      <w:outlineLvl w:val="2"/>
    </w:pPr>
    <w:rPr>
      <w:rFonts w:ascii="Times New Roman" w:eastAsiaTheme="majorEastAsia" w:hAnsi="Times New Roman"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712C"/>
    <w:pPr>
      <w:ind w:left="720"/>
      <w:contextualSpacing/>
    </w:pPr>
  </w:style>
  <w:style w:type="character" w:styleId="Hyperlink">
    <w:name w:val="Hyperlink"/>
    <w:basedOn w:val="DefaultParagraphFont"/>
    <w:uiPriority w:val="99"/>
    <w:unhideWhenUsed/>
    <w:rsid w:val="00EF0BC9"/>
    <w:rPr>
      <w:color w:val="0000FF" w:themeColor="hyperlink"/>
      <w:u w:val="single"/>
    </w:rPr>
  </w:style>
  <w:style w:type="paragraph" w:styleId="BalloonText">
    <w:name w:val="Balloon Text"/>
    <w:basedOn w:val="Normal"/>
    <w:link w:val="BalloonTextChar"/>
    <w:uiPriority w:val="99"/>
    <w:semiHidden/>
    <w:unhideWhenUsed/>
    <w:rsid w:val="004D7E3B"/>
    <w:rPr>
      <w:rFonts w:ascii="Lucida Grande" w:hAnsi="Lucida Grande"/>
      <w:sz w:val="18"/>
      <w:szCs w:val="18"/>
    </w:rPr>
  </w:style>
  <w:style w:type="character" w:customStyle="1" w:styleId="BalloonTextChar">
    <w:name w:val="Balloon Text Char"/>
    <w:basedOn w:val="DefaultParagraphFont"/>
    <w:link w:val="BalloonText"/>
    <w:uiPriority w:val="99"/>
    <w:semiHidden/>
    <w:rsid w:val="004D7E3B"/>
    <w:rPr>
      <w:rFonts w:ascii="Lucida Grande" w:hAnsi="Lucida Grande"/>
      <w:sz w:val="18"/>
      <w:szCs w:val="18"/>
    </w:rPr>
  </w:style>
  <w:style w:type="table" w:styleId="TableGrid">
    <w:name w:val="Table Grid"/>
    <w:basedOn w:val="TableNormal"/>
    <w:uiPriority w:val="59"/>
    <w:rsid w:val="0048118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2C2734"/>
    <w:rPr>
      <w:color w:val="800080" w:themeColor="followedHyperlink"/>
      <w:u w:val="single"/>
    </w:rPr>
  </w:style>
  <w:style w:type="character" w:customStyle="1" w:styleId="Heading1Char">
    <w:name w:val="Heading 1 Char"/>
    <w:basedOn w:val="DefaultParagraphFont"/>
    <w:link w:val="Heading1"/>
    <w:rsid w:val="00BC2AC5"/>
    <w:rPr>
      <w:rFonts w:asciiTheme="majorHAnsi" w:eastAsiaTheme="majorEastAsia" w:hAnsiTheme="majorHAnsi" w:cstheme="majorBidi"/>
      <w:b/>
      <w:bCs/>
      <w:color w:val="345A8A" w:themeColor="accent1" w:themeShade="B5"/>
      <w:sz w:val="32"/>
      <w:szCs w:val="32"/>
    </w:rPr>
  </w:style>
  <w:style w:type="character" w:styleId="Emphasis">
    <w:name w:val="Emphasis"/>
    <w:basedOn w:val="DefaultParagraphFont"/>
    <w:uiPriority w:val="20"/>
    <w:qFormat/>
    <w:rsid w:val="00BC2AC5"/>
    <w:rPr>
      <w:i/>
      <w:iCs/>
    </w:rPr>
  </w:style>
  <w:style w:type="character" w:customStyle="1" w:styleId="apple-converted-space">
    <w:name w:val="apple-converted-space"/>
    <w:basedOn w:val="DefaultParagraphFont"/>
    <w:rsid w:val="00BC2AC5"/>
  </w:style>
  <w:style w:type="character" w:styleId="Strong">
    <w:name w:val="Strong"/>
    <w:basedOn w:val="DefaultParagraphFont"/>
    <w:uiPriority w:val="22"/>
    <w:qFormat/>
    <w:rsid w:val="00BC2AC5"/>
    <w:rPr>
      <w:b/>
      <w:bCs/>
    </w:rPr>
  </w:style>
  <w:style w:type="character" w:styleId="CommentReference">
    <w:name w:val="annotation reference"/>
    <w:basedOn w:val="DefaultParagraphFont"/>
    <w:uiPriority w:val="99"/>
    <w:semiHidden/>
    <w:unhideWhenUsed/>
    <w:rsid w:val="00CA795D"/>
    <w:rPr>
      <w:sz w:val="18"/>
      <w:szCs w:val="18"/>
    </w:rPr>
  </w:style>
  <w:style w:type="paragraph" w:styleId="CommentText">
    <w:name w:val="annotation text"/>
    <w:basedOn w:val="Normal"/>
    <w:link w:val="CommentTextChar"/>
    <w:uiPriority w:val="99"/>
    <w:semiHidden/>
    <w:unhideWhenUsed/>
    <w:rsid w:val="00CA795D"/>
  </w:style>
  <w:style w:type="character" w:customStyle="1" w:styleId="CommentTextChar">
    <w:name w:val="Comment Text Char"/>
    <w:basedOn w:val="DefaultParagraphFont"/>
    <w:link w:val="CommentText"/>
    <w:uiPriority w:val="99"/>
    <w:semiHidden/>
    <w:rsid w:val="00CA795D"/>
    <w:rPr>
      <w:sz w:val="24"/>
      <w:szCs w:val="24"/>
    </w:rPr>
  </w:style>
  <w:style w:type="paragraph" w:styleId="CommentSubject">
    <w:name w:val="annotation subject"/>
    <w:basedOn w:val="CommentText"/>
    <w:next w:val="CommentText"/>
    <w:link w:val="CommentSubjectChar"/>
    <w:uiPriority w:val="99"/>
    <w:semiHidden/>
    <w:unhideWhenUsed/>
    <w:rsid w:val="00CA795D"/>
    <w:rPr>
      <w:b/>
      <w:bCs/>
      <w:sz w:val="20"/>
      <w:szCs w:val="20"/>
    </w:rPr>
  </w:style>
  <w:style w:type="character" w:customStyle="1" w:styleId="CommentSubjectChar">
    <w:name w:val="Comment Subject Char"/>
    <w:basedOn w:val="CommentTextChar"/>
    <w:link w:val="CommentSubject"/>
    <w:uiPriority w:val="99"/>
    <w:semiHidden/>
    <w:rsid w:val="00CA795D"/>
    <w:rPr>
      <w:b/>
      <w:bCs/>
      <w:sz w:val="24"/>
      <w:szCs w:val="24"/>
    </w:rPr>
  </w:style>
  <w:style w:type="paragraph" w:styleId="Caption">
    <w:name w:val="caption"/>
    <w:basedOn w:val="Normal"/>
    <w:next w:val="Normal"/>
    <w:uiPriority w:val="35"/>
    <w:unhideWhenUsed/>
    <w:qFormat/>
    <w:rsid w:val="009A7E9F"/>
    <w:pPr>
      <w:spacing w:after="200"/>
    </w:pPr>
    <w:rPr>
      <w:rFonts w:ascii="Times New Roman" w:hAnsi="Times New Roman"/>
      <w:bCs/>
      <w:i/>
      <w:sz w:val="28"/>
      <w:szCs w:val="18"/>
    </w:rPr>
  </w:style>
  <w:style w:type="character" w:styleId="PlaceholderText">
    <w:name w:val="Placeholder Text"/>
    <w:basedOn w:val="DefaultParagraphFont"/>
    <w:uiPriority w:val="99"/>
    <w:semiHidden/>
    <w:rsid w:val="001C4415"/>
    <w:rPr>
      <w:color w:val="808080"/>
    </w:rPr>
  </w:style>
  <w:style w:type="paragraph" w:styleId="Revision">
    <w:name w:val="Revision"/>
    <w:hidden/>
    <w:uiPriority w:val="99"/>
    <w:semiHidden/>
    <w:rsid w:val="005A2BE6"/>
    <w:rPr>
      <w:sz w:val="24"/>
      <w:szCs w:val="24"/>
    </w:rPr>
  </w:style>
  <w:style w:type="paragraph" w:styleId="NormalWeb">
    <w:name w:val="Normal (Web)"/>
    <w:basedOn w:val="Normal"/>
    <w:uiPriority w:val="99"/>
    <w:semiHidden/>
    <w:unhideWhenUsed/>
    <w:rsid w:val="00535811"/>
    <w:rPr>
      <w:rFonts w:ascii="Times New Roman" w:hAnsi="Times New Roman" w:cs="Times New Roman"/>
    </w:rPr>
  </w:style>
  <w:style w:type="paragraph" w:customStyle="1" w:styleId="EndNoteBibliographyTitle">
    <w:name w:val="EndNote Bibliography Title"/>
    <w:basedOn w:val="Normal"/>
    <w:rsid w:val="009B10FB"/>
    <w:pPr>
      <w:jc w:val="center"/>
    </w:pPr>
    <w:rPr>
      <w:rFonts w:ascii="Cambria" w:hAnsi="Cambria"/>
    </w:rPr>
  </w:style>
  <w:style w:type="paragraph" w:customStyle="1" w:styleId="EndNoteBibliography">
    <w:name w:val="EndNote Bibliography"/>
    <w:basedOn w:val="Normal"/>
    <w:rsid w:val="009B10FB"/>
    <w:rPr>
      <w:rFonts w:ascii="Cambria" w:hAnsi="Cambria"/>
    </w:rPr>
  </w:style>
  <w:style w:type="character" w:customStyle="1" w:styleId="Heading3Char">
    <w:name w:val="Heading 3 Char"/>
    <w:basedOn w:val="DefaultParagraphFont"/>
    <w:link w:val="Heading3"/>
    <w:uiPriority w:val="9"/>
    <w:rsid w:val="00182A81"/>
    <w:rPr>
      <w:rFonts w:ascii="Times New Roman" w:eastAsiaTheme="majorEastAsia" w:hAnsi="Times New Roman" w:cstheme="majorBidi"/>
      <w:i/>
      <w:sz w:val="24"/>
      <w:szCs w:val="24"/>
    </w:rPr>
  </w:style>
  <w:style w:type="character" w:customStyle="1" w:styleId="Heading2Char">
    <w:name w:val="Heading 2 Char"/>
    <w:basedOn w:val="DefaultParagraphFont"/>
    <w:link w:val="Heading2"/>
    <w:uiPriority w:val="9"/>
    <w:rsid w:val="00963B4A"/>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060863">
      <w:bodyDiv w:val="1"/>
      <w:marLeft w:val="0"/>
      <w:marRight w:val="0"/>
      <w:marTop w:val="0"/>
      <w:marBottom w:val="0"/>
      <w:divBdr>
        <w:top w:val="none" w:sz="0" w:space="0" w:color="auto"/>
        <w:left w:val="none" w:sz="0" w:space="0" w:color="auto"/>
        <w:bottom w:val="none" w:sz="0" w:space="0" w:color="auto"/>
        <w:right w:val="none" w:sz="0" w:space="0" w:color="auto"/>
      </w:divBdr>
    </w:div>
    <w:div w:id="280840401">
      <w:bodyDiv w:val="1"/>
      <w:marLeft w:val="0"/>
      <w:marRight w:val="0"/>
      <w:marTop w:val="0"/>
      <w:marBottom w:val="0"/>
      <w:divBdr>
        <w:top w:val="none" w:sz="0" w:space="0" w:color="auto"/>
        <w:left w:val="none" w:sz="0" w:space="0" w:color="auto"/>
        <w:bottom w:val="none" w:sz="0" w:space="0" w:color="auto"/>
        <w:right w:val="none" w:sz="0" w:space="0" w:color="auto"/>
      </w:divBdr>
    </w:div>
    <w:div w:id="289674328">
      <w:bodyDiv w:val="1"/>
      <w:marLeft w:val="0"/>
      <w:marRight w:val="0"/>
      <w:marTop w:val="0"/>
      <w:marBottom w:val="0"/>
      <w:divBdr>
        <w:top w:val="none" w:sz="0" w:space="0" w:color="auto"/>
        <w:left w:val="none" w:sz="0" w:space="0" w:color="auto"/>
        <w:bottom w:val="none" w:sz="0" w:space="0" w:color="auto"/>
        <w:right w:val="none" w:sz="0" w:space="0" w:color="auto"/>
      </w:divBdr>
    </w:div>
    <w:div w:id="464586227">
      <w:bodyDiv w:val="1"/>
      <w:marLeft w:val="0"/>
      <w:marRight w:val="0"/>
      <w:marTop w:val="0"/>
      <w:marBottom w:val="0"/>
      <w:divBdr>
        <w:top w:val="none" w:sz="0" w:space="0" w:color="auto"/>
        <w:left w:val="none" w:sz="0" w:space="0" w:color="auto"/>
        <w:bottom w:val="none" w:sz="0" w:space="0" w:color="auto"/>
        <w:right w:val="none" w:sz="0" w:space="0" w:color="auto"/>
      </w:divBdr>
    </w:div>
    <w:div w:id="484246770">
      <w:bodyDiv w:val="1"/>
      <w:marLeft w:val="0"/>
      <w:marRight w:val="0"/>
      <w:marTop w:val="0"/>
      <w:marBottom w:val="0"/>
      <w:divBdr>
        <w:top w:val="none" w:sz="0" w:space="0" w:color="auto"/>
        <w:left w:val="none" w:sz="0" w:space="0" w:color="auto"/>
        <w:bottom w:val="none" w:sz="0" w:space="0" w:color="auto"/>
        <w:right w:val="none" w:sz="0" w:space="0" w:color="auto"/>
      </w:divBdr>
    </w:div>
    <w:div w:id="619799919">
      <w:bodyDiv w:val="1"/>
      <w:marLeft w:val="0"/>
      <w:marRight w:val="0"/>
      <w:marTop w:val="0"/>
      <w:marBottom w:val="0"/>
      <w:divBdr>
        <w:top w:val="none" w:sz="0" w:space="0" w:color="auto"/>
        <w:left w:val="none" w:sz="0" w:space="0" w:color="auto"/>
        <w:bottom w:val="none" w:sz="0" w:space="0" w:color="auto"/>
        <w:right w:val="none" w:sz="0" w:space="0" w:color="auto"/>
      </w:divBdr>
    </w:div>
    <w:div w:id="642199638">
      <w:bodyDiv w:val="1"/>
      <w:marLeft w:val="0"/>
      <w:marRight w:val="0"/>
      <w:marTop w:val="0"/>
      <w:marBottom w:val="0"/>
      <w:divBdr>
        <w:top w:val="none" w:sz="0" w:space="0" w:color="auto"/>
        <w:left w:val="none" w:sz="0" w:space="0" w:color="auto"/>
        <w:bottom w:val="none" w:sz="0" w:space="0" w:color="auto"/>
        <w:right w:val="none" w:sz="0" w:space="0" w:color="auto"/>
      </w:divBdr>
    </w:div>
    <w:div w:id="683361833">
      <w:bodyDiv w:val="1"/>
      <w:marLeft w:val="0"/>
      <w:marRight w:val="0"/>
      <w:marTop w:val="0"/>
      <w:marBottom w:val="0"/>
      <w:divBdr>
        <w:top w:val="none" w:sz="0" w:space="0" w:color="auto"/>
        <w:left w:val="none" w:sz="0" w:space="0" w:color="auto"/>
        <w:bottom w:val="none" w:sz="0" w:space="0" w:color="auto"/>
        <w:right w:val="none" w:sz="0" w:space="0" w:color="auto"/>
      </w:divBdr>
    </w:div>
    <w:div w:id="691689718">
      <w:bodyDiv w:val="1"/>
      <w:marLeft w:val="0"/>
      <w:marRight w:val="0"/>
      <w:marTop w:val="0"/>
      <w:marBottom w:val="0"/>
      <w:divBdr>
        <w:top w:val="none" w:sz="0" w:space="0" w:color="auto"/>
        <w:left w:val="none" w:sz="0" w:space="0" w:color="auto"/>
        <w:bottom w:val="none" w:sz="0" w:space="0" w:color="auto"/>
        <w:right w:val="none" w:sz="0" w:space="0" w:color="auto"/>
      </w:divBdr>
    </w:div>
    <w:div w:id="770858504">
      <w:bodyDiv w:val="1"/>
      <w:marLeft w:val="0"/>
      <w:marRight w:val="0"/>
      <w:marTop w:val="0"/>
      <w:marBottom w:val="0"/>
      <w:divBdr>
        <w:top w:val="none" w:sz="0" w:space="0" w:color="auto"/>
        <w:left w:val="none" w:sz="0" w:space="0" w:color="auto"/>
        <w:bottom w:val="none" w:sz="0" w:space="0" w:color="auto"/>
        <w:right w:val="none" w:sz="0" w:space="0" w:color="auto"/>
      </w:divBdr>
    </w:div>
    <w:div w:id="1041789261">
      <w:bodyDiv w:val="1"/>
      <w:marLeft w:val="0"/>
      <w:marRight w:val="0"/>
      <w:marTop w:val="0"/>
      <w:marBottom w:val="0"/>
      <w:divBdr>
        <w:top w:val="none" w:sz="0" w:space="0" w:color="auto"/>
        <w:left w:val="none" w:sz="0" w:space="0" w:color="auto"/>
        <w:bottom w:val="none" w:sz="0" w:space="0" w:color="auto"/>
        <w:right w:val="none" w:sz="0" w:space="0" w:color="auto"/>
      </w:divBdr>
    </w:div>
    <w:div w:id="1085342051">
      <w:bodyDiv w:val="1"/>
      <w:marLeft w:val="0"/>
      <w:marRight w:val="0"/>
      <w:marTop w:val="0"/>
      <w:marBottom w:val="0"/>
      <w:divBdr>
        <w:top w:val="none" w:sz="0" w:space="0" w:color="auto"/>
        <w:left w:val="none" w:sz="0" w:space="0" w:color="auto"/>
        <w:bottom w:val="none" w:sz="0" w:space="0" w:color="auto"/>
        <w:right w:val="none" w:sz="0" w:space="0" w:color="auto"/>
      </w:divBdr>
    </w:div>
    <w:div w:id="1331982141">
      <w:bodyDiv w:val="1"/>
      <w:marLeft w:val="0"/>
      <w:marRight w:val="0"/>
      <w:marTop w:val="0"/>
      <w:marBottom w:val="0"/>
      <w:divBdr>
        <w:top w:val="none" w:sz="0" w:space="0" w:color="auto"/>
        <w:left w:val="none" w:sz="0" w:space="0" w:color="auto"/>
        <w:bottom w:val="none" w:sz="0" w:space="0" w:color="auto"/>
        <w:right w:val="none" w:sz="0" w:space="0" w:color="auto"/>
      </w:divBdr>
    </w:div>
    <w:div w:id="1413354898">
      <w:bodyDiv w:val="1"/>
      <w:marLeft w:val="0"/>
      <w:marRight w:val="0"/>
      <w:marTop w:val="0"/>
      <w:marBottom w:val="0"/>
      <w:divBdr>
        <w:top w:val="none" w:sz="0" w:space="0" w:color="auto"/>
        <w:left w:val="none" w:sz="0" w:space="0" w:color="auto"/>
        <w:bottom w:val="none" w:sz="0" w:space="0" w:color="auto"/>
        <w:right w:val="none" w:sz="0" w:space="0" w:color="auto"/>
      </w:divBdr>
    </w:div>
    <w:div w:id="1453014193">
      <w:bodyDiv w:val="1"/>
      <w:marLeft w:val="0"/>
      <w:marRight w:val="0"/>
      <w:marTop w:val="0"/>
      <w:marBottom w:val="0"/>
      <w:divBdr>
        <w:top w:val="none" w:sz="0" w:space="0" w:color="auto"/>
        <w:left w:val="none" w:sz="0" w:space="0" w:color="auto"/>
        <w:bottom w:val="none" w:sz="0" w:space="0" w:color="auto"/>
        <w:right w:val="none" w:sz="0" w:space="0" w:color="auto"/>
      </w:divBdr>
    </w:div>
    <w:div w:id="1567757930">
      <w:bodyDiv w:val="1"/>
      <w:marLeft w:val="0"/>
      <w:marRight w:val="0"/>
      <w:marTop w:val="0"/>
      <w:marBottom w:val="0"/>
      <w:divBdr>
        <w:top w:val="none" w:sz="0" w:space="0" w:color="auto"/>
        <w:left w:val="none" w:sz="0" w:space="0" w:color="auto"/>
        <w:bottom w:val="none" w:sz="0" w:space="0" w:color="auto"/>
        <w:right w:val="none" w:sz="0" w:space="0" w:color="auto"/>
      </w:divBdr>
    </w:div>
    <w:div w:id="1612930957">
      <w:bodyDiv w:val="1"/>
      <w:marLeft w:val="0"/>
      <w:marRight w:val="0"/>
      <w:marTop w:val="0"/>
      <w:marBottom w:val="0"/>
      <w:divBdr>
        <w:top w:val="none" w:sz="0" w:space="0" w:color="auto"/>
        <w:left w:val="none" w:sz="0" w:space="0" w:color="auto"/>
        <w:bottom w:val="none" w:sz="0" w:space="0" w:color="auto"/>
        <w:right w:val="none" w:sz="0" w:space="0" w:color="auto"/>
      </w:divBdr>
    </w:div>
    <w:div w:id="1634288646">
      <w:bodyDiv w:val="1"/>
      <w:marLeft w:val="0"/>
      <w:marRight w:val="0"/>
      <w:marTop w:val="0"/>
      <w:marBottom w:val="0"/>
      <w:divBdr>
        <w:top w:val="none" w:sz="0" w:space="0" w:color="auto"/>
        <w:left w:val="none" w:sz="0" w:space="0" w:color="auto"/>
        <w:bottom w:val="none" w:sz="0" w:space="0" w:color="auto"/>
        <w:right w:val="none" w:sz="0" w:space="0" w:color="auto"/>
      </w:divBdr>
    </w:div>
    <w:div w:id="1800105415">
      <w:bodyDiv w:val="1"/>
      <w:marLeft w:val="0"/>
      <w:marRight w:val="0"/>
      <w:marTop w:val="0"/>
      <w:marBottom w:val="0"/>
      <w:divBdr>
        <w:top w:val="none" w:sz="0" w:space="0" w:color="auto"/>
        <w:left w:val="none" w:sz="0" w:space="0" w:color="auto"/>
        <w:bottom w:val="none" w:sz="0" w:space="0" w:color="auto"/>
        <w:right w:val="none" w:sz="0" w:space="0" w:color="auto"/>
      </w:divBdr>
    </w:div>
    <w:div w:id="1998722460">
      <w:bodyDiv w:val="1"/>
      <w:marLeft w:val="0"/>
      <w:marRight w:val="0"/>
      <w:marTop w:val="0"/>
      <w:marBottom w:val="0"/>
      <w:divBdr>
        <w:top w:val="none" w:sz="0" w:space="0" w:color="auto"/>
        <w:left w:val="none" w:sz="0" w:space="0" w:color="auto"/>
        <w:bottom w:val="none" w:sz="0" w:space="0" w:color="auto"/>
        <w:right w:val="none" w:sz="0" w:space="0" w:color="auto"/>
      </w:divBdr>
    </w:div>
    <w:div w:id="19989902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ftp://ftp.ccb.jhu.edu/pub/infphilo/centrifuge/downloads/centrifuge-suppl/data.tar.gz" TargetMode="External"/><Relationship Id="rId12" Type="http://schemas.openxmlformats.org/officeDocument/2006/relationships/hyperlink" Target="http://www.ncbi.nlm.nih.gov"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microsoft.com/office/2007/relationships/stylesWithEffects" Target="stylesWithEffect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hyperlink" Target="ftp://ftp.ncbi.nlm.nih.gov/pub/UniVec" TargetMode="External"/><Relationship Id="rId10" Type="http://schemas.openxmlformats.org/officeDocument/2006/relationships/hyperlink" Target="ftp://ftp.ebi.ac.uk/pub/databases/emve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91CEA9-B7FF-9D43-A543-AD50F88B288B}">
  <ds:schemaRefs>
    <ds:schemaRef ds:uri="http://schemas.openxmlformats.org/officeDocument/2006/bibliography"/>
  </ds:schemaRefs>
</ds:datastoreItem>
</file>

<file path=customXml/itemProps2.xml><?xml version="1.0" encoding="utf-8"?>
<ds:datastoreItem xmlns:ds="http://schemas.openxmlformats.org/officeDocument/2006/customXml" ds:itemID="{68539B7C-37AE-F247-BB5A-90A36F7B5E05}">
  <ds:schemaRefs>
    <ds:schemaRef ds:uri="http://schemas.openxmlformats.org/officeDocument/2006/bibliography"/>
  </ds:schemaRefs>
</ds:datastoreItem>
</file>

<file path=customXml/itemProps3.xml><?xml version="1.0" encoding="utf-8"?>
<ds:datastoreItem xmlns:ds="http://schemas.openxmlformats.org/officeDocument/2006/customXml" ds:itemID="{9C47F3A1-2C8C-3449-9739-61EE764E20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Pages>
  <Words>1312</Words>
  <Characters>7483</Characters>
  <Application>Microsoft Macintosh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87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n Salzberg</dc:creator>
  <cp:lastModifiedBy>Daehwan</cp:lastModifiedBy>
  <cp:revision>20</cp:revision>
  <cp:lastPrinted>2012-11-04T15:02:00Z</cp:lastPrinted>
  <dcterms:created xsi:type="dcterms:W3CDTF">2016-04-29T20:51:00Z</dcterms:created>
  <dcterms:modified xsi:type="dcterms:W3CDTF">2016-10-02T20:26:00Z</dcterms:modified>
</cp:coreProperties>
</file>